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6E0C33" w14:textId="64D52661" w:rsidR="00CC11B3" w:rsidRDefault="008A24C6" w:rsidP="00244035">
      <w:pPr>
        <w:pStyle w:val="Heading3"/>
      </w:pPr>
      <w:r>
        <w:t>Critical Appraisal Results</w:t>
      </w:r>
    </w:p>
    <w:tbl>
      <w:tblPr>
        <w:tblW w:w="10343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14"/>
        <w:gridCol w:w="907"/>
        <w:gridCol w:w="843"/>
        <w:gridCol w:w="843"/>
        <w:gridCol w:w="844"/>
        <w:gridCol w:w="844"/>
        <w:gridCol w:w="738"/>
        <w:gridCol w:w="738"/>
        <w:gridCol w:w="844"/>
        <w:gridCol w:w="844"/>
        <w:gridCol w:w="844"/>
        <w:gridCol w:w="640"/>
      </w:tblGrid>
      <w:tr w:rsidR="00212142" w:rsidRPr="003F79DC" w14:paraId="1335B134" w14:textId="105F6022" w:rsidTr="00212142">
        <w:tc>
          <w:tcPr>
            <w:tcW w:w="1421" w:type="dxa"/>
          </w:tcPr>
          <w:p w14:paraId="427C4D0B" w14:textId="20770872" w:rsidR="00212142" w:rsidRPr="00212142" w:rsidRDefault="00212142" w:rsidP="00212142">
            <w:pPr>
              <w:rPr>
                <w:b/>
                <w:sz w:val="20"/>
                <w:szCs w:val="20"/>
              </w:rPr>
            </w:pPr>
            <w:r w:rsidRPr="00212142">
              <w:rPr>
                <w:rFonts w:ascii="Calibri" w:eastAsia="Calibri" w:hAnsi="Calibri" w:cs="Calibri"/>
                <w:b/>
                <w:bCs/>
                <w:sz w:val="20"/>
                <w:szCs w:val="20"/>
              </w:rPr>
              <w:t>Author</w:t>
            </w:r>
          </w:p>
        </w:tc>
        <w:tc>
          <w:tcPr>
            <w:tcW w:w="910" w:type="dxa"/>
          </w:tcPr>
          <w:p w14:paraId="578CB96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1</w:t>
            </w:r>
          </w:p>
        </w:tc>
        <w:tc>
          <w:tcPr>
            <w:tcW w:w="844" w:type="dxa"/>
          </w:tcPr>
          <w:p w14:paraId="4CB2A45A" w14:textId="5AEC9F2F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2*</w:t>
            </w:r>
          </w:p>
        </w:tc>
        <w:tc>
          <w:tcPr>
            <w:tcW w:w="844" w:type="dxa"/>
          </w:tcPr>
          <w:p w14:paraId="7C57E00B" w14:textId="42A3C330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3*</w:t>
            </w:r>
          </w:p>
        </w:tc>
        <w:tc>
          <w:tcPr>
            <w:tcW w:w="844" w:type="dxa"/>
          </w:tcPr>
          <w:p w14:paraId="523AED8C" w14:textId="1F83DE9B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4*</w:t>
            </w:r>
          </w:p>
        </w:tc>
        <w:tc>
          <w:tcPr>
            <w:tcW w:w="844" w:type="dxa"/>
          </w:tcPr>
          <w:p w14:paraId="39B7EEE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5</w:t>
            </w:r>
          </w:p>
        </w:tc>
        <w:tc>
          <w:tcPr>
            <w:tcW w:w="738" w:type="dxa"/>
          </w:tcPr>
          <w:p w14:paraId="6054BBA1" w14:textId="20FFB5CE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6*</w:t>
            </w:r>
          </w:p>
        </w:tc>
        <w:tc>
          <w:tcPr>
            <w:tcW w:w="738" w:type="dxa"/>
          </w:tcPr>
          <w:p w14:paraId="2DAEF3AB" w14:textId="0CEE5CFB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7*</w:t>
            </w:r>
          </w:p>
        </w:tc>
        <w:tc>
          <w:tcPr>
            <w:tcW w:w="844" w:type="dxa"/>
          </w:tcPr>
          <w:p w14:paraId="2BC6BB5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8</w:t>
            </w:r>
          </w:p>
        </w:tc>
        <w:tc>
          <w:tcPr>
            <w:tcW w:w="844" w:type="dxa"/>
          </w:tcPr>
          <w:p w14:paraId="020DD8B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9</w:t>
            </w:r>
          </w:p>
        </w:tc>
        <w:tc>
          <w:tcPr>
            <w:tcW w:w="844" w:type="dxa"/>
          </w:tcPr>
          <w:p w14:paraId="6840A63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b/>
                <w:sz w:val="20"/>
                <w:szCs w:val="20"/>
              </w:rPr>
              <w:t>Q10</w:t>
            </w:r>
          </w:p>
        </w:tc>
        <w:tc>
          <w:tcPr>
            <w:tcW w:w="628" w:type="dxa"/>
          </w:tcPr>
          <w:p w14:paraId="35F7BE7C" w14:textId="3C957025" w:rsidR="00212142" w:rsidRPr="00212142" w:rsidRDefault="00212142" w:rsidP="00212142">
            <w:pPr>
              <w:jc w:val="center"/>
              <w:rPr>
                <w:b/>
                <w:bCs/>
                <w:sz w:val="20"/>
                <w:szCs w:val="20"/>
              </w:rPr>
            </w:pPr>
            <w:r w:rsidRPr="00212142">
              <w:rPr>
                <w:b/>
                <w:bCs/>
                <w:sz w:val="20"/>
                <w:szCs w:val="20"/>
              </w:rPr>
              <w:t>Total</w:t>
            </w:r>
          </w:p>
        </w:tc>
      </w:tr>
      <w:tr w:rsidR="00212142" w:rsidRPr="003F79DC" w14:paraId="32EB60F9" w14:textId="7C53757B" w:rsidTr="00212142">
        <w:tc>
          <w:tcPr>
            <w:tcW w:w="1421" w:type="dxa"/>
          </w:tcPr>
          <w:p w14:paraId="02FE6CEF" w14:textId="118BC247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Bayley SA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Magin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PJ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Sweatman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JM, Regan CM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CYXlsZXk8L0F1dGhvcj48WWVhcj4yMDExPC9ZZWFyPjxS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CYXlsZXk8L0F1dGhvcj48WWVhcj4yMDExPC9ZZWFyPjxS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0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44C21F1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62E711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EB6709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80AA29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B0BF16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04394DB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2566658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6450D66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C3E5E1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FACCAC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28CEF91B" w14:textId="4BFC095E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48A3BEDF" w14:textId="27373962" w:rsidTr="00212142">
        <w:tc>
          <w:tcPr>
            <w:tcW w:w="1421" w:type="dxa"/>
          </w:tcPr>
          <w:p w14:paraId="728FDE7D" w14:textId="39A8CE7F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Bonney A, Mullan J, Hammond A, Burns P, Yeo G, Thomson B, et al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Cb25uZXk8L0F1dGhvcj48WWVhcj4yMDE5PC9ZZWFyPjxS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Cb25uZXk8L0F1dGhvcj48WWVhcj4yMDE5PC9ZZWFyPjxS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5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4F52D63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37F20DA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C0350B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63C05B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7B3649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4827CAE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399FE10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45888C9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286DF9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B3C700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0CA11D67" w14:textId="1F003165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7</w:t>
            </w:r>
          </w:p>
        </w:tc>
      </w:tr>
      <w:tr w:rsidR="00212142" w:rsidRPr="003F79DC" w14:paraId="38059E94" w14:textId="1BF19FC2" w:rsidTr="00212142">
        <w:tc>
          <w:tcPr>
            <w:tcW w:w="1421" w:type="dxa"/>
          </w:tcPr>
          <w:p w14:paraId="770398E2" w14:textId="1C06BA87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Brown L, Smith T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Wakely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L, Little A, Wolfgang R, Burrows J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Brown&lt;/Author&gt;&lt;Year&gt;2017&lt;/Year&gt;&lt;RecNum&gt;5420&lt;/RecNum&gt;&lt;DisplayText&gt;(34)&lt;/DisplayText&gt;&lt;record&gt;&lt;rec-number&gt;5420&lt;/rec-number&gt;&lt;foreign-keys&gt;&lt;key app="EN" db-id="fr9fwx5xrz50dsef9xlvfzvuxarxaxv095wf" timestamp="1642144811" guid="4dfdab8e-2de7-4b6b-abe2-7bf4742cb669"&gt;5420&lt;/key&gt;&lt;/foreign-keys&gt;&lt;ref-type name="Journal Article"&gt;17&lt;/ref-type&gt;&lt;contributors&gt;&lt;authors&gt;&lt;author&gt;Brown, Leanne&lt;/author&gt;&lt;author&gt;Smith, Tony&lt;/author&gt;&lt;author&gt;Wakely, Luke&lt;/author&gt;&lt;author&gt;Little, Alexandra&lt;/author&gt;&lt;author&gt;Wolfgang, Rebecca&lt;/author&gt;&lt;author&gt;Burrows, Julie&lt;/author&gt;&lt;/authors&gt;&lt;/contributors&gt;&lt;titles&gt;&lt;title&gt;Preparing Graduates to Meet the Allied Health Workforce Needs in Rural Australia: Short-Term Outcomes from a Longitudinal Study&lt;/title&gt;&lt;secondary-title&gt;Education sciences&lt;/secondary-title&gt;&lt;/titles&gt;&lt;periodical&gt;&lt;full-title&gt;Education Sciences&lt;/full-title&gt;&lt;/periodical&gt;&lt;pages&gt;64&lt;/pages&gt;&lt;volume&gt;7&lt;/volume&gt;&lt;number&gt;2&lt;/number&gt;&lt;keywords&gt;&lt;keyword&gt;Health care delivery&lt;/keyword&gt;&lt;keyword&gt;Health care industry&lt;/keyword&gt;&lt;keyword&gt;Rural areas&lt;/keyword&gt;&lt;keyword&gt;Workforce&lt;/keyword&gt;&lt;/keywords&gt;&lt;dates&gt;&lt;year&gt;2017&lt;/year&gt;&lt;/dates&gt;&lt;pub-location&gt;Basel&lt;/pub-location&gt;&lt;publisher&gt;Basel: MDPI AG&lt;/publisher&gt;&lt;isbn&gt;2227-7102&lt;/isbn&gt;&lt;urls&gt;&lt;/urls&gt;&lt;electronic-resource-num&gt;10.3390/educsci7020064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4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0A03BB2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C306DD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8F379D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F95528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E8B7B1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17FD820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73726FF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083DD7E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7919BB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80F24D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1F8A96D1" w14:textId="6573A5CA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2363949D" w14:textId="22C89264" w:rsidTr="00212142">
        <w:tc>
          <w:tcPr>
            <w:tcW w:w="1421" w:type="dxa"/>
          </w:tcPr>
          <w:p w14:paraId="6FAAB0D7" w14:textId="492E7F18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Campbell AM, Brown J, Simon DR, Young S, Kinsman L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Campbell&lt;/Author&gt;&lt;Year&gt;2014&lt;/Year&gt;&lt;RecNum&gt;5421&lt;/RecNum&gt;&lt;DisplayText&gt;(39)&lt;/DisplayText&gt;&lt;record&gt;&lt;rec-number&gt;5421&lt;/rec-number&gt;&lt;foreign-keys&gt;&lt;key app="EN" db-id="fr9fwx5xrz50dsef9xlvfzvuxarxaxv095wf" timestamp="1642144890" guid="7be9c643-a855-422b-ae89-28b60197d1df"&gt;5421&lt;/key&gt;&lt;/foreign-keys&gt;&lt;ref-type name="Journal Article"&gt;17&lt;/ref-type&gt;&lt;contributors&gt;&lt;authors&gt;&lt;author&gt;Campbell, Alison M.&lt;/author&gt;&lt;author&gt;Brown, James&lt;/author&gt;&lt;author&gt;Simon, David R.&lt;/author&gt;&lt;author&gt;Young, Sari&lt;/author&gt;&lt;author&gt;Kinsman, Leigh&lt;/author&gt;&lt;/authors&gt;&lt;/contributors&gt;&lt;titles&gt;&lt;title&gt;Leading the rebirth of the rural obstetrician&lt;/title&gt;&lt;secondary-title&gt;Med J Aust&lt;/secondary-title&gt;&lt;/titles&gt;&lt;periodical&gt;&lt;full-title&gt;Med J Aust&lt;/full-title&gt;&lt;/periodical&gt;&lt;pages&gt;667-670&lt;/pages&gt;&lt;volume&gt;201&lt;/volume&gt;&lt;number&gt;11&lt;/number&gt;&lt;keywords&gt;&lt;keyword&gt;Analysis&lt;/keyword&gt;&lt;keyword&gt;Career Choice&lt;/keyword&gt;&lt;keyword&gt;Education&lt;/keyword&gt;&lt;keyword&gt;General medicine&lt;/keyword&gt;&lt;keyword&gt;General Practice&lt;/keyword&gt;&lt;keyword&gt;Health services administration&lt;/keyword&gt;&lt;keyword&gt;Humans&lt;/keyword&gt;&lt;keyword&gt;Interviews as Topic&lt;/keyword&gt;&lt;keyword&gt;Management&lt;/keyword&gt;&lt;keyword&gt;Obstetricians&lt;/keyword&gt;&lt;keyword&gt;Obstetrics&lt;/keyword&gt;&lt;keyword&gt;Practice&lt;/keyword&gt;&lt;keyword&gt;Qualitative Research&lt;/keyword&gt;&lt;keyword&gt;Rural health&lt;/keyword&gt;&lt;keyword&gt;Rural Health Services&lt;/keyword&gt;&lt;keyword&gt;Usage&lt;/keyword&gt;&lt;keyword&gt;Women&amp;apos;s health&lt;/keyword&gt;&lt;keyword&gt;Workforce&lt;/keyword&gt;&lt;/keywords&gt;&lt;dates&gt;&lt;year&gt;2014&lt;/year&gt;&lt;/dates&gt;&lt;pub-location&gt;Australia&lt;/pub-location&gt;&lt;publisher&gt;Australia: Australasian Medical Publishing Company Limited&lt;/publisher&gt;&lt;isbn&gt;0025-729X&lt;/isbn&gt;&lt;urls&gt;&lt;/urls&gt;&lt;electronic-resource-num&gt;10.5694/mja14.00278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9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2F46F5D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0526FC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5971F5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19A956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262D58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54A77E7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38AB084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146940F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4EF28C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5FBAE8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03A4BE3B" w14:textId="20AC15C5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555C152C" w14:textId="62227DE0" w:rsidTr="00212142">
        <w:tc>
          <w:tcPr>
            <w:tcW w:w="1421" w:type="dxa"/>
          </w:tcPr>
          <w:p w14:paraId="2D3E04E6" w14:textId="17CEA273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Cleland J, Johnston PW, Walker L, Needham G.</w:t>
            </w:r>
            <w:r>
              <w:rPr>
                <w:rFonts w:ascii="Calibri" w:eastAsia="Calibri" w:hAnsi="Calibri" w:cs="Calibri"/>
                <w:sz w:val="16"/>
                <w:szCs w:val="16"/>
              </w:rPr>
              <w:t xml:space="preserve">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Cleland&lt;/Author&gt;&lt;Year&gt;2012&lt;/Year&gt;&lt;RecNum&gt;5422&lt;/RecNum&gt;&lt;DisplayText&gt;(44)&lt;/DisplayText&gt;&lt;record&gt;&lt;rec-number&gt;5422&lt;/rec-number&gt;&lt;foreign-keys&gt;&lt;key app="EN" db-id="fr9fwx5xrz50dsef9xlvfzvuxarxaxv095wf" timestamp="1642144968" guid="5bc8165e-5d01-439f-b056-dfd84fdeed5a"&gt;5422&lt;/key&gt;&lt;/foreign-keys&gt;&lt;ref-type name="Journal Article"&gt;17&lt;/ref-type&gt;&lt;contributors&gt;&lt;authors&gt;&lt;author&gt;Cleland, J.&lt;/author&gt;&lt;author&gt;Johnston, P. W.&lt;/author&gt;&lt;author&gt;Walker, L.&lt;/author&gt;&lt;author&gt;Needham, G.&lt;/author&gt;&lt;/authors&gt;&lt;/contributors&gt;&lt;titles&gt;&lt;title&gt;Attracting healthcare professionals to remote and rural medicine: Learning from doctors in training in the north of Scotland&lt;/title&gt;&lt;secondary-title&gt;Med Teach&lt;/secondary-title&gt;&lt;/titles&gt;&lt;periodical&gt;&lt;full-title&gt;Med Teach&lt;/full-title&gt;&lt;/periodical&gt;&lt;pages&gt;e476-e482&lt;/pages&gt;&lt;volume&gt;34&lt;/volume&gt;&lt;number&gt;7&lt;/number&gt;&lt;keywords&gt;&lt;keyword&gt;Choice Behavior&lt;/keyword&gt;&lt;keyword&gt;Clinical Competence&lt;/keyword&gt;&lt;keyword&gt;Education, Medical, Graduate - methods&lt;/keyword&gt;&lt;keyword&gt;Female&lt;/keyword&gt;&lt;keyword&gt;Focus Groups&lt;/keyword&gt;&lt;keyword&gt;Humans&lt;/keyword&gt;&lt;keyword&gt;Interviews as Topic&lt;/keyword&gt;&lt;keyword&gt;Male&lt;/keyword&gt;&lt;keyword&gt;Medically Underserved Area&lt;/keyword&gt;&lt;keyword&gt;Professional Practice Location&lt;/keyword&gt;&lt;keyword&gt;Qualitative Research&lt;/keyword&gt;&lt;keyword&gt;Rural Health Services - manpower&lt;/keyword&gt;&lt;keyword&gt;Scotland&lt;/keyword&gt;&lt;/keywords&gt;&lt;dates&gt;&lt;year&gt;2012&lt;/year&gt;&lt;/dates&gt;&lt;pub-location&gt;England&lt;/pub-location&gt;&lt;publisher&gt;England: Informa UK, Ltd&lt;/publisher&gt;&lt;isbn&gt;0142-159X&lt;/isbn&gt;&lt;urls&gt;&lt;/urls&gt;&lt;electronic-resource-num&gt;10.3109/0142159X.2012.668635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4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145836B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738898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F01324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BF36C2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489907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0C777C0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5EDDA96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78B8A93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F41545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84C621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6043ED2A" w14:textId="04CBE2D0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1F24103B" w14:textId="28EE4897" w:rsidTr="00212142">
        <w:tc>
          <w:tcPr>
            <w:tcW w:w="1421" w:type="dxa"/>
          </w:tcPr>
          <w:p w14:paraId="4B25C5CF" w14:textId="6D3ACA60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Cosgrave C. 2020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Cosgrave&lt;/Author&gt;&lt;Year&gt;2020&lt;/Year&gt;&lt;RecNum&gt;5383&lt;/RecNum&gt;&lt;DisplayText&gt;(33)&lt;/DisplayText&gt;&lt;record&gt;&lt;rec-number&gt;5383&lt;/rec-number&gt;&lt;foreign-keys&gt;&lt;key app="EN" db-id="fr9fwx5xrz50dsef9xlvfzvuxarxaxv095wf" timestamp="1612758792" guid="4224cb8f-cf19-4923-9abb-56dc207b4235"&gt;5383&lt;/key&gt;&lt;/foreign-keys&gt;&lt;ref-type name="Journal Article"&gt;17&lt;/ref-type&gt;&lt;contributors&gt;&lt;authors&gt;&lt;author&gt;Cosgrave, Catherine&lt;/author&gt;&lt;/authors&gt;&lt;/contributors&gt;&lt;titles&gt;&lt;title&gt;Context Matters: Findings from a Qualitative Study Exploring Service and Place Factors Influencing the Recruitment and Retention of Allied Health Professionals in Rural Australian Public Health Service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5815&lt;/pages&gt;&lt;volume&gt;17&lt;/volume&gt;&lt;number&gt;16&lt;/number&gt;&lt;keywords&gt;&lt;keyword&gt;Medical personnel&lt;/keyword&gt;&lt;keyword&gt;Partnership agreements&lt;/keyword&gt;&lt;keyword&gt;Rural areas&lt;/keyword&gt;&lt;keyword&gt;Health services&lt;/keyword&gt;&lt;keyword&gt;Shortages&lt;/keyword&gt;&lt;keyword&gt;Professional ethics&lt;/keyword&gt;&lt;keyword&gt;Careers&lt;/keyword&gt;&lt;keyword&gt;Workforce&lt;/keyword&gt;&lt;keyword&gt;Retention&lt;/keyword&gt;&lt;keyword&gt;Public sector&lt;/keyword&gt;&lt;keyword&gt;Recruitment&lt;/keyword&gt;&lt;keyword&gt;Executives&lt;/keyword&gt;&lt;keyword&gt;Employment&lt;/keyword&gt;&lt;keyword&gt;Public health&lt;/keyword&gt;&lt;keyword&gt;Community&lt;/keyword&gt;&lt;keyword&gt;Index Medicus&lt;/keyword&gt;&lt;keyword&gt;local context&lt;/keyword&gt;&lt;keyword&gt;allied health&lt;/keyword&gt;&lt;keyword&gt;rural health workforce&lt;/keyword&gt;&lt;keyword&gt;Australia&lt;/keyword&gt;&lt;keyword&gt;turnover&lt;/keyword&gt;&lt;/keywords&gt;&lt;dates&gt;&lt;year&gt;2020&lt;/year&gt;&lt;/dates&gt;&lt;pub-location&gt;Basel&lt;/pub-location&gt;&lt;publisher&gt;Basel: MDPI AG&lt;/publisher&gt;&lt;isbn&gt;1660-4601&amp;#xD;1661-7827&lt;/isbn&gt;&lt;urls&gt;&lt;/urls&gt;&lt;electronic-resource-num&gt;10.3390/ijerph17165815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3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03B28D9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3EE39B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528D7E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AEEA7C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0A783B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0574D81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6E922D8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78E8E7E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A15B01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D10F8C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586384A6" w14:textId="1CC8FA8A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6879EE88" w14:textId="7CE4AC31" w:rsidTr="00212142">
        <w:tc>
          <w:tcPr>
            <w:tcW w:w="1421" w:type="dxa"/>
          </w:tcPr>
          <w:p w14:paraId="58DB1C34" w14:textId="0372B259" w:rsidR="00212142" w:rsidRPr="003F79DC" w:rsidRDefault="00212142" w:rsidP="00212142">
            <w:pPr>
              <w:rPr>
                <w:bCs/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Cuesta-Briand B, Coleman M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Ledingham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R, Moore S, Wright H, Oldham D, et al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Cuesta-Briand&lt;/Author&gt;&lt;Year&gt;2020&lt;/Year&gt;&lt;RecNum&gt;5424&lt;/RecNum&gt;&lt;DisplayText&gt;(49)&lt;/DisplayText&gt;&lt;record&gt;&lt;rec-number&gt;5424&lt;/rec-number&gt;&lt;foreign-keys&gt;&lt;key app="EN" db-id="fr9fwx5xrz50dsef9xlvfzvuxarxaxv095wf" timestamp="1642145105" guid="21121a59-5a0c-4dc6-9159-c3961e7aa4d9"&gt;5424&lt;/key&gt;&lt;/foreign-keys&gt;&lt;ref-type name="Journal Article"&gt;17&lt;/ref-type&gt;&lt;contributors&gt;&lt;authors&gt;&lt;author&gt;Cuesta-Briand, Beatriz&lt;/author&gt;&lt;author&gt;Coleman, Mathew&lt;/author&gt;&lt;author&gt;Ledingham, Rebekah&lt;/author&gt;&lt;author&gt;Moore, Sarah&lt;/author&gt;&lt;author&gt;Wright, Helen&lt;/author&gt;&lt;author&gt;Oldham, David&lt;/author&gt;&lt;author&gt;Playford, Denese&lt;/author&gt;&lt;/authors&gt;&lt;/contributors&gt;&lt;titles&gt;&lt;title&gt;Understanding the Factors Influencing Junior Doctors&amp;apos; Career Decision-Making to Address Rural Workforce Issues: Testing a Conceptual Framework&lt;/title&gt;&lt;secondary-title&gt;Int J Environ Res Public Health&lt;/secondary-title&gt;&lt;/titles&gt;&lt;periodical&gt;&lt;full-title&gt;Int J Environ Res Public Health&lt;/full-title&gt;&lt;/periodical&gt;&lt;pages&gt;537&lt;/pages&gt;&lt;volume&gt;17&lt;/volume&gt;&lt;number&gt;2&lt;/number&gt;&lt;keywords&gt;&lt;keyword&gt;early career&lt;/keyword&gt;&lt;keyword&gt;postgraduate medical officer&lt;/keyword&gt;&lt;keyword&gt;training pathways&lt;/keyword&gt;&lt;/keywords&gt;&lt;dates&gt;&lt;year&gt;2020&lt;/year&gt;&lt;/dates&gt;&lt;pub-location&gt;Switzerland&lt;/pub-location&gt;&lt;publisher&gt;Switzerland: MDPI&lt;/publisher&gt;&lt;isbn&gt;1660-4601&amp;#xD;1661-7827&lt;/isbn&gt;&lt;urls&gt;&lt;/urls&gt;&lt;electronic-resource-num&gt;10.3390/ijerph17020537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9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2B76821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C69696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2FE2F7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C70FE4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5D75C8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2205A17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4D10978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109186C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9EB983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E3B6AB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6BAED679" w14:textId="654043B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11BBE840" w14:textId="2D66D7C5" w:rsidTr="00212142">
        <w:tc>
          <w:tcPr>
            <w:tcW w:w="1421" w:type="dxa"/>
          </w:tcPr>
          <w:p w14:paraId="6F9E289F" w14:textId="6230C258" w:rsidR="00212142" w:rsidRPr="003F79DC" w:rsidRDefault="00212142" w:rsidP="00212142">
            <w:pPr>
              <w:rPr>
                <w:bCs/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Cuesta-Briand B, Coleman M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Ledingham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R, Moore S, Wright H, Oldham D, et al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Cuesta-Briand&lt;/Author&gt;&lt;Year&gt;2020&lt;/Year&gt;&lt;RecNum&gt;5425&lt;/RecNum&gt;&lt;DisplayText&gt;(56)&lt;/DisplayText&gt;&lt;record&gt;&lt;rec-number&gt;5425&lt;/rec-number&gt;&lt;foreign-keys&gt;&lt;key app="EN" db-id="fr9fwx5xrz50dsef9xlvfzvuxarxaxv095wf" timestamp="1642145165" guid="80cadbf3-513b-4b7e-af0a-7aa317f2a9e9"&gt;5425&lt;/key&gt;&lt;/foreign-keys&gt;&lt;ref-type name="Journal Article"&gt;17&lt;/ref-type&gt;&lt;contributors&gt;&lt;authors&gt;&lt;author&gt;Cuesta-Briand, Beatriz&lt;/author&gt;&lt;author&gt;Coleman, Mathew&lt;/author&gt;&lt;author&gt;Ledingham, Rebekah&lt;/author&gt;&lt;author&gt;Moore, Sarah&lt;/author&gt;&lt;author&gt;Wright, Helen&lt;/author&gt;&lt;author&gt;Oldham, David&lt;/author&gt;&lt;author&gt;Playford, Denese&lt;/author&gt;&lt;/authors&gt;&lt;/contributors&gt;&lt;titles&gt;&lt;title&gt;Extending a Conceptual Framework for Junior Doctors&amp;apos; Career Decision Making and Rural Careers: Explorers versus Planners and Finding the &amp;apos;Right Fit&amp;apos;&lt;/title&gt;&lt;secondary-title&gt;Int J Environ Res Public Health&lt;/secondary-title&gt;&lt;/titles&gt;&lt;periodical&gt;&lt;full-title&gt;Int J Environ Res Public Health&lt;/full-title&gt;&lt;/periodical&gt;&lt;pages&gt;1352&lt;/pages&gt;&lt;volume&gt;17&lt;/volume&gt;&lt;number&gt;4&lt;/number&gt;&lt;keywords&gt;&lt;keyword&gt;career decision making&lt;/keyword&gt;&lt;keyword&gt;Careers&lt;/keyword&gt;&lt;keyword&gt;Decision making&lt;/keyword&gt;&lt;keyword&gt;Doctors&lt;/keyword&gt;&lt;keyword&gt;Health services&lt;/keyword&gt;&lt;keyword&gt;Interviews&lt;/keyword&gt;&lt;keyword&gt;junior doctor&lt;/keyword&gt;&lt;keyword&gt;Medical schools&lt;/keyword&gt;&lt;keyword&gt;Professional development&lt;/keyword&gt;&lt;keyword&gt;Qualitative research&lt;/keyword&gt;&lt;keyword&gt;Rural areas&lt;/keyword&gt;&lt;keyword&gt;rural workforce&lt;/keyword&gt;&lt;keyword&gt;Students&lt;/keyword&gt;&lt;keyword&gt;Training&lt;/keyword&gt;&lt;keyword&gt;Workforce&lt;/keyword&gt;&lt;/keywords&gt;&lt;dates&gt;&lt;year&gt;2020&lt;/year&gt;&lt;/dates&gt;&lt;pub-location&gt;Switzerland&lt;/pub-location&gt;&lt;publisher&gt;Switzerland: MDPI AG&lt;/publisher&gt;&lt;isbn&gt;1660-4601&amp;#xD;1661-7827&lt;/isbn&gt;&lt;urls&gt;&lt;/urls&gt;&lt;electronic-resource-num&gt;10.3390/ijerph17041352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6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05CC538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AABFC9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306E5D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AABEB3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06B070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54F97FE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02AD354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49E10B7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98233B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307EA7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5D706520" w14:textId="6D72BD89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105C5778" w14:textId="3BE45E2F" w:rsidTr="00212142">
        <w:tc>
          <w:tcPr>
            <w:tcW w:w="1421" w:type="dxa"/>
          </w:tcPr>
          <w:p w14:paraId="2AABA64F" w14:textId="039C84C9" w:rsidR="00212142" w:rsidRPr="003F79DC" w:rsidRDefault="00212142" w:rsidP="00212142">
            <w:pPr>
              <w:rPr>
                <w:bCs/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Devine S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Devine&lt;/Author&gt;&lt;Year&gt;2006&lt;/Year&gt;&lt;RecNum&gt;5426&lt;/RecNum&gt;&lt;DisplayText&gt;(36)&lt;/DisplayText&gt;&lt;record&gt;&lt;rec-number&gt;5426&lt;/rec-number&gt;&lt;foreign-keys&gt;&lt;key app="EN" db-id="fr9fwx5xrz50dsef9xlvfzvuxarxaxv095wf" timestamp="1642145246" guid="faaad2db-efb3-4e0a-a843-852487d2f331"&gt;5426&lt;/key&gt;&lt;/foreign-keys&gt;&lt;ref-type name="Journal Article"&gt;17&lt;/ref-type&gt;&lt;contributors&gt;&lt;authors&gt;&lt;author&gt;Devine, Susan&lt;/author&gt;&lt;/authors&gt;&lt;/contributors&gt;&lt;titles&gt;&lt;title&gt;Perceptions of occupational therapists practising in rural Australia: A graduate perspective&lt;/title&gt;&lt;secondary-title&gt;Australian occupational therapy journal&lt;/secondary-title&gt;&lt;/titles&gt;&lt;periodical&gt;&lt;full-title&gt;Australian Occupational Therapy Journal&lt;/full-title&gt;&lt;/periodical&gt;&lt;pages&gt;205-210&lt;/pages&gt;&lt;volume&gt;53&lt;/volume&gt;&lt;number&gt;3&lt;/number&gt;&lt;edition&gt;Accepted for publication January 2006.&lt;/edition&gt;&lt;keywords&gt;&lt;keyword&gt;Attitude of Health Personnel&lt;/keyword&gt;&lt;keyword&gt;curriculum&lt;/keyword&gt;&lt;keyword&gt;Humans&lt;/keyword&gt;&lt;keyword&gt;Interviews&lt;/keyword&gt;&lt;keyword&gt;Occupational Therapy&lt;/keyword&gt;&lt;keyword&gt;Queensland&lt;/keyword&gt;&lt;keyword&gt;Rural Health Services&lt;/keyword&gt;&lt;keyword&gt;rural practice&lt;/keyword&gt;&lt;keyword&gt;Victoria&lt;/keyword&gt;&lt;/keywords&gt;&lt;dates&gt;&lt;year&gt;2006&lt;/year&gt;&lt;/dates&gt;&lt;pub-location&gt;Melbourne, Australia&lt;/pub-location&gt;&lt;publisher&gt;Melbourne, Australia: Blackwell Publishing&lt;/publisher&gt;&lt;isbn&gt;0045-0766&lt;/isbn&gt;&lt;urls&gt;&lt;/urls&gt;&lt;electronic-resource-num&gt;10.1111/j.1440-1630.2006.00561.x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6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00DDB1E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3FFDB3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988B79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CF7605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938A11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7C887F8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1B91B3F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FB1D4A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439222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EDF1CB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42FDF795" w14:textId="65DE2CD9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6BF2AB7A" w14:textId="240FE60C" w:rsidTr="00212142">
        <w:tc>
          <w:tcPr>
            <w:tcW w:w="1421" w:type="dxa"/>
          </w:tcPr>
          <w:p w14:paraId="2E090E49" w14:textId="269ECC31" w:rsidR="00212142" w:rsidRPr="003F79DC" w:rsidRDefault="00212142" w:rsidP="00212142">
            <w:pPr>
              <w:rPr>
                <w:bCs/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Devine SG, Williams G, Nielsen I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Devine&lt;/Author&gt;&lt;Year&gt;2013&lt;/Year&gt;&lt;RecNum&gt;5427&lt;/RecNum&gt;&lt;DisplayText&gt;(38)&lt;/DisplayText&gt;&lt;record&gt;&lt;rec-number&gt;5427&lt;/rec-number&gt;&lt;foreign-keys&gt;&lt;key app="EN" db-id="fr9fwx5xrz50dsef9xlvfzvuxarxaxv095wf" timestamp="1642145299" guid="e7c1e679-3700-4bd5-8cb0-a56128c6ccd5"&gt;5427&lt;/key&gt;&lt;/foreign-keys&gt;&lt;ref-type name="Journal Article"&gt;17&lt;/ref-type&gt;&lt;contributors&gt;&lt;authors&gt;&lt;author&gt;Devine, Susan G.&lt;/author&gt;&lt;author&gt;Williams, Gary&lt;/author&gt;&lt;author&gt;Nielsen, Ilsa&lt;/author&gt;&lt;/authors&gt;&lt;/contributors&gt;&lt;titles&gt;&lt;title&gt;Rural Allied Health Scholarships: do they make a difference?&lt;/title&gt;&lt;secondary-title&gt;Rural Remote Health&lt;/secondary-title&gt;&lt;/titles&gt;&lt;periodical&gt;&lt;full-title&gt;Rural Remote Health&lt;/full-title&gt;&lt;/periodical&gt;&lt;pages&gt;2459-2459&lt;/pages&gt;&lt;volume&gt;13&lt;/volume&gt;&lt;number&gt;4&lt;/number&gt;&lt;keywords&gt;&lt;keyword&gt;Adult&lt;/keyword&gt;&lt;keyword&gt;Aged&lt;/keyword&gt;&lt;keyword&gt;Allied Health Personnel - education&lt;/keyword&gt;&lt;keyword&gt;Career Choice&lt;/keyword&gt;&lt;keyword&gt;Fellowships and Scholarships - statistics &amp;amp; numerical data&lt;/keyword&gt;&lt;keyword&gt;Female&lt;/keyword&gt;&lt;keyword&gt;Humans&lt;/keyword&gt;&lt;keyword&gt;Male&lt;/keyword&gt;&lt;keyword&gt;Middle Aged&lt;/keyword&gt;&lt;keyword&gt;Motivation&lt;/keyword&gt;&lt;keyword&gt;Personnel Selection - statistics &amp;amp; numerical data&lt;/keyword&gt;&lt;keyword&gt;Program Evaluation&lt;/keyword&gt;&lt;keyword&gt;Queensland&lt;/keyword&gt;&lt;keyword&gt;Rural Health Services - manpower&lt;/keyword&gt;&lt;keyword&gt;Rural Population&lt;/keyword&gt;&lt;/keywords&gt;&lt;dates&gt;&lt;year&gt;2013&lt;/year&gt;&lt;/dates&gt;&lt;pub-location&gt;Australia&lt;/pub-location&gt;&lt;publisher&gt;Australia&lt;/publisher&gt;&lt;urls&gt;&lt;/urls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8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7174600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1893D9C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B15C7C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D9D46F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5B8B51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7A073B9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0287129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12DFE30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215265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06BA05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10F928D0" w14:textId="176B793F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7</w:t>
            </w:r>
          </w:p>
        </w:tc>
      </w:tr>
      <w:tr w:rsidR="00212142" w:rsidRPr="003F79DC" w14:paraId="412F60CB" w14:textId="419F6DDB" w:rsidTr="00212142">
        <w:tc>
          <w:tcPr>
            <w:tcW w:w="1421" w:type="dxa"/>
          </w:tcPr>
          <w:p w14:paraId="3EF0F4D4" w14:textId="350C3DFB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Doyle C, Isles C, Wilson P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Eb3lsZTwvQXV0aG9yPjxZZWFyPjIwMjA8L1llYXI+PFJl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Eb3lsZTwvQXV0aG9yPjxZZWFyPjIwMjA8L1llYXI+PFJl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1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1654AFB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49E4D88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B540BA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25030F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972E37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378D62D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4615895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4342305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D451E6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FABE9A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1C46508A" w14:textId="11171565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7</w:t>
            </w:r>
          </w:p>
        </w:tc>
      </w:tr>
      <w:tr w:rsidR="00212142" w:rsidRPr="003F79DC" w14:paraId="517001D0" w14:textId="508C79C6" w:rsidTr="00212142">
        <w:tc>
          <w:tcPr>
            <w:tcW w:w="1421" w:type="dxa"/>
          </w:tcPr>
          <w:p w14:paraId="7744250B" w14:textId="31B29948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Edwards SL, Sergio Da Silva AL, Rapport FL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McKimm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J, Williams R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Edwards&lt;/Author&gt;&lt;Year&gt;2015&lt;/Year&gt;&lt;RecNum&gt;5429&lt;/RecNum&gt;&lt;DisplayText&gt;(54)&lt;/DisplayText&gt;&lt;record&gt;&lt;rec-number&gt;5429&lt;/rec-number&gt;&lt;foreign-keys&gt;&lt;key app="EN" db-id="fr9fwx5xrz50dsef9xlvfzvuxarxaxv095wf" timestamp="1642215881" guid="881d1bd6-a96f-4098-ac06-718694484ffd"&gt;5429&lt;/key&gt;&lt;/foreign-keys&gt;&lt;ref-type name="Journal Article"&gt;17&lt;/ref-type&gt;&lt;contributors&gt;&lt;authors&gt;&lt;author&gt;Edwards, Suzanne L.&lt;/author&gt;&lt;author&gt;Sergio Da Silva, Ana L.&lt;/author&gt;&lt;author&gt;Rapport, Frances L.&lt;/author&gt;&lt;author&gt;McKimm, Judy&lt;/author&gt;&lt;author&gt;Williams, Rhys&lt;/author&gt;&lt;/authors&gt;&lt;/contributors&gt;&lt;titles&gt;&lt;title&gt;Recruitment of doctors to work in &amp;apos;our hinterland&amp;apos;: first results from the Swansea Graduate Entry Programme in Medicine&lt;/title&gt;&lt;secondary-title&gt;Rural Remote Health&lt;/secondary-title&gt;&lt;/titles&gt;&lt;periodical&gt;&lt;full-title&gt;Rural Remote Health&lt;/full-title&gt;&lt;/periodical&gt;&lt;pages&gt;3187-3187&lt;/pages&gt;&lt;volume&gt;15&lt;/volume&gt;&lt;number&gt;3&lt;/number&gt;&lt;keywords&gt;&lt;keyword&gt;Adult&lt;/keyword&gt;&lt;keyword&gt;Attitude of Health Personnel&lt;/keyword&gt;&lt;keyword&gt;Career Choice&lt;/keyword&gt;&lt;keyword&gt;Cohort Studies&lt;/keyword&gt;&lt;keyword&gt;Decision Making&lt;/keyword&gt;&lt;keyword&gt;Education, Medical, Undergraduate&lt;/keyword&gt;&lt;keyword&gt;Female&lt;/keyword&gt;&lt;keyword&gt;Follow-Up Studies&lt;/keyword&gt;&lt;keyword&gt;Humans&lt;/keyword&gt;&lt;keyword&gt;Interpersonal Relations&lt;/keyword&gt;&lt;keyword&gt;Interviews as Topic&lt;/keyword&gt;&lt;keyword&gt;Male&lt;/keyword&gt;&lt;keyword&gt;Personnel Selection&lt;/keyword&gt;&lt;keyword&gt;Professional Practice Location&lt;/keyword&gt;&lt;keyword&gt;Professional-Family Relations&lt;/keyword&gt;&lt;keyword&gt;Program Evaluation&lt;/keyword&gt;&lt;keyword&gt;Qualitative Research&lt;/keyword&gt;&lt;keyword&gt;Rural Health Services - manpower&lt;/keyword&gt;&lt;keyword&gt;Social Isolation&lt;/keyword&gt;&lt;keyword&gt;Students - psychology&lt;/keyword&gt;&lt;keyword&gt;Students - statistics &amp;amp; numerical data&lt;/keyword&gt;&lt;keyword&gt;Students, Medical - psychology&lt;/keyword&gt;&lt;keyword&gt;Surveys and Questionnaires&lt;/keyword&gt;&lt;keyword&gt;Wales&lt;/keyword&gt;&lt;keyword&gt;Young Adult&lt;/keyword&gt;&lt;/keywords&gt;&lt;dates&gt;&lt;year&gt;2015&lt;/year&gt;&lt;/dates&gt;&lt;pub-location&gt;Australia&lt;/pub-location&gt;&lt;publisher&gt;Australia&lt;/publisher&gt;&lt;urls&gt;&lt;/urls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4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2CECAB8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E7CE3C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83B610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905F63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4C2E64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440842C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0BF5924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66F8543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FC3162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A357FA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3828913F" w14:textId="3D9C7D50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16180726" w14:textId="07590272" w:rsidTr="00212142">
        <w:tc>
          <w:tcPr>
            <w:tcW w:w="1421" w:type="dxa"/>
          </w:tcPr>
          <w:p w14:paraId="2A4A37CC" w14:textId="2BAF237E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Eley DS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Synnott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R, Baker PG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Chater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AB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Eley&lt;/Author&gt;&lt;Year&gt;2012&lt;/Year&gt;&lt;RecNum&gt;406&lt;/RecNum&gt;&lt;DisplayText&gt;(57)&lt;/DisplayText&gt;&lt;record&gt;&lt;rec-number&gt;406&lt;/rec-number&gt;&lt;foreign-keys&gt;&lt;key app="EN" db-id="fr9fwx5xrz50dsef9xlvfzvuxarxaxv095wf" timestamp="1604874327" guid="f6c6fc63-ad17-48f0-b006-856c13808608"&gt;406&lt;/key&gt;&lt;/foreign-keys&gt;&lt;ref-type name="Journal Article"&gt;17&lt;/ref-type&gt;&lt;contributors&gt;&lt;authors&gt;&lt;author&gt;Eley, Diann&lt;/author&gt;&lt;author&gt;Synnott, R&lt;/author&gt;&lt;author&gt;Baker, P. G&lt;/author&gt;&lt;author&gt;Chater, A. B&lt;/author&gt;&lt;/authors&gt;&lt;/contributors&gt;&lt;titles&gt;&lt;title&gt;A decade of Australian Rural Clinical School graduates - where are they and why?&lt;/title&gt;&lt;secondary-title&gt;Rural and Remote Health&lt;/secondary-title&gt;&lt;/titles&gt;&lt;periodical&gt;&lt;full-title&gt;Rural and remote health&lt;/full-title&gt;&lt;/periodical&gt;&lt;volume&gt;12&lt;/volume&gt;&lt;number&gt;1&lt;/number&gt;&lt;keywords&gt;&lt;keyword&gt;Australia&lt;/keyword&gt;&lt;keyword&gt;Longitudinal Design&lt;/keyword&gt;&lt;keyword&gt;Mixed Methods Design&lt;/keyword&gt;&lt;keyword&gt;Rural Clinical School&lt;/keyword&gt;&lt;keyword&gt;Rural Medical Recruitment&lt;/keyword&gt;&lt;keyword&gt;Rural Medical Retention&lt;/keyword&gt;&lt;keyword&gt;Rural Medical Workforce&lt;/keyword&gt;&lt;keyword&gt;Rural Undergraduate Training&lt;/keyword&gt;&lt;keyword&gt;Tracking Medical Students&lt;/keyword&gt;&lt;/keywords&gt;&lt;dates&gt;&lt;year&gt;2012&lt;/year&gt;&lt;/dates&gt;&lt;isbn&gt;14456354&lt;/isbn&gt;&lt;urls&gt;&lt;/urls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7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651B28D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5DFB2D5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806CC3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7D4B4D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6298C2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02F32A1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45A2470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7D8B20B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D723F0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2E7EA6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7CBF79BF" w14:textId="378033B0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7</w:t>
            </w:r>
          </w:p>
        </w:tc>
      </w:tr>
      <w:tr w:rsidR="00212142" w:rsidRPr="003F79DC" w14:paraId="1E9C58AA" w14:textId="58AE8647" w:rsidTr="00212142">
        <w:tc>
          <w:tcPr>
            <w:tcW w:w="1421" w:type="dxa"/>
          </w:tcPr>
          <w:p w14:paraId="70A88D41" w14:textId="78F1656C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lastRenderedPageBreak/>
              <w:t xml:space="preserve">Elliott T, Bromley T, Chur-Hansen A, Laurence C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Elliott&lt;/Author&gt;&lt;Year&gt;2009&lt;/Year&gt;&lt;RecNum&gt;3456&lt;/RecNum&gt;&lt;DisplayText&gt;(47)&lt;/DisplayText&gt;&lt;record&gt;&lt;rec-number&gt;3456&lt;/rec-number&gt;&lt;foreign-keys&gt;&lt;key app="EN" db-id="fr9fwx5xrz50dsef9xlvfzvuxarxaxv095wf" timestamp="1610618437" guid="ddd05f01-9b08-419e-90ad-1dcaf7755b41"&gt;3456&lt;/key&gt;&lt;/foreign-keys&gt;&lt;ref-type name="Journal Article"&gt;17&lt;/ref-type&gt;&lt;contributors&gt;&lt;authors&gt;&lt;author&gt;Elliott, Taryn&lt;/author&gt;&lt;author&gt;Bromley, Tim&lt;/author&gt;&lt;author&gt;Chur-Hansen, Anna&lt;/author&gt;&lt;author&gt;Laurence, Caroline&lt;/author&gt;&lt;/authors&gt;&lt;/contributors&gt;&lt;titles&gt;&lt;title&gt;Expectations and experiences associated with rural GP placements&lt;/title&gt;&lt;secondary-title&gt;Rural and remote health&lt;/secondary-title&gt;&lt;/titles&gt;&lt;periodical&gt;&lt;full-title&gt;Rural and remote health&lt;/full-title&gt;&lt;/periodical&gt;&lt;pages&gt;1264&lt;/pages&gt;&lt;volume&gt;9&lt;/volume&gt;&lt;number&gt;4&lt;/number&gt;&lt;section&gt;Elliott, Taryn. Adelaide to Outback GP Training Program, Adelaide, South Australia, Australia. taryn.elliott@adelaide.edu.au&lt;/section&gt;&lt;keywords&gt;&lt;keyword&gt;Adult&lt;/keyword&gt;&lt;keyword&gt;*Attitude of Health Personnel&lt;/keyword&gt;&lt;keyword&gt;*Career Choice&lt;/keyword&gt;&lt;keyword&gt;Clinical Competence&lt;/keyword&gt;&lt;keyword&gt;*Family Practice&lt;/keyword&gt;&lt;keyword&gt;Female&lt;/keyword&gt;&lt;keyword&gt;Humans&lt;/keyword&gt;&lt;keyword&gt;Internship and Residency/og [Organization &amp;amp; Administration]&lt;/keyword&gt;&lt;keyword&gt;Job Satisfaction&lt;/keyword&gt;&lt;keyword&gt;Male&lt;/keyword&gt;&lt;keyword&gt;*Personnel Selection/og [Organization &amp;amp; Administration]&lt;/keyword&gt;&lt;keyword&gt;Personnel Turnover&lt;/keyword&gt;&lt;keyword&gt;Practice Patterns, Physicians&amp;apos;&lt;/keyword&gt;&lt;keyword&gt;*Professional Practice Location&lt;/keyword&gt;&lt;keyword&gt;Program Evaluation&lt;/keyword&gt;&lt;keyword&gt;*Rural Health Services&lt;/keyword&gt;&lt;keyword&gt;South Australia&lt;/keyword&gt;&lt;keyword&gt;Surveys and Questionnaires&lt;/keyword&gt;&lt;keyword&gt;Workforce&lt;/keyword&gt;&lt;/keywords&gt;&lt;dates&gt;&lt;year&gt;2009&lt;/year&gt;&lt;/dates&gt;&lt;pub-location&gt;Australia&lt;/pub-location&gt;&lt;isbn&gt;1445-6354&lt;/isbn&gt;&lt;urls&gt;&lt;related-urls&gt;&lt;url&gt;http://ovidsp.ovid.com/ovidweb.cgi?T=JS&amp;amp;PAGE=reference&amp;amp;D=med7&amp;amp;NEWS=N&amp;amp;AN=19968448&lt;/url&gt;&lt;/related-urls&gt;&lt;/urls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7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7EAF761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C51F3D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F058FB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368752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962CF5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2EB9917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200ED0B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36A86D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8C428C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85CE3C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3A622F3B" w14:textId="4C4BC7AB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</w:t>
            </w:r>
          </w:p>
        </w:tc>
      </w:tr>
      <w:tr w:rsidR="00212142" w:rsidRPr="003F79DC" w14:paraId="55AA943D" w14:textId="63BAB150" w:rsidTr="00212142">
        <w:tc>
          <w:tcPr>
            <w:tcW w:w="1421" w:type="dxa"/>
          </w:tcPr>
          <w:p w14:paraId="65FE6EEF" w14:textId="5FCCD977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Gill SD, Stella J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Blazeska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M, Bartley B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Gill&lt;/Author&gt;&lt;Year&gt;2020&lt;/Year&gt;&lt;RecNum&gt;4246&lt;/RecNum&gt;&lt;DisplayText&gt;(41)&lt;/DisplayText&gt;&lt;record&gt;&lt;rec-number&gt;4246&lt;/rec-number&gt;&lt;foreign-keys&gt;&lt;key app="EN" db-id="fr9fwx5xrz50dsef9xlvfzvuxarxaxv095wf" timestamp="1610625876" guid="90105957-501f-402a-bd78-8448e953b67a"&gt;4246&lt;/key&gt;&lt;/foreign-keys&gt;&lt;ref-type name="Journal Article"&gt;17&lt;/ref-type&gt;&lt;contributors&gt;&lt;authors&gt;&lt;author&gt;Gill, S. D.&lt;/author&gt;&lt;author&gt;Stella, J.&lt;/author&gt;&lt;author&gt;Blazeska, M.&lt;/author&gt;&lt;author&gt;Bartley, B.&lt;/author&gt;&lt;/authors&gt;&lt;/contributors&gt;&lt;titles&gt;&lt;title&gt;Distant supervision of trainee emergency physicians undertaking a remote placement: A preliminary evaluation&lt;/title&gt;&lt;secondary-title&gt;Emergency Medicine Australasia&lt;/secondary-title&gt;&lt;/titles&gt;&lt;periodical&gt;&lt;full-title&gt;Emergency Medicine Australasia&lt;/full-title&gt;&lt;/periodical&gt;&lt;pages&gt;446-456&lt;/pages&gt;&lt;volume&gt;32&lt;/volume&gt;&lt;number&gt;3&lt;/number&gt;&lt;dates&gt;&lt;year&gt;2020&lt;/year&gt;&lt;pub-dates&gt;&lt;date&gt;Jun&lt;/date&gt;&lt;/pub-dates&gt;&lt;/dates&gt;&lt;isbn&gt;1742-6731&lt;/isbn&gt;&lt;accession-num&gt;WOS:000512280600001&lt;/accession-num&gt;&lt;urls&gt;&lt;related-urls&gt;&lt;url&gt;&amp;lt;Go to ISI&amp;gt;://WOS:000512280600001&lt;/url&gt;&lt;/related-urls&gt;&lt;/urls&gt;&lt;electronic-resource-num&gt;10.1111/1742-6723.13440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1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4135B6A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4AC84D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97064E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7DC9C8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56CFAD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00E0259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320E9B4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7568881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63A3C7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32DF8B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0C3143D3" w14:textId="1237D812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717D26A3" w14:textId="5903AF7F" w:rsidTr="00212142">
        <w:tc>
          <w:tcPr>
            <w:tcW w:w="1421" w:type="dxa"/>
          </w:tcPr>
          <w:p w14:paraId="3774189B" w14:textId="50BFA689" w:rsidR="00212142" w:rsidRPr="003F79DC" w:rsidRDefault="00212142" w:rsidP="00212142">
            <w:pPr>
              <w:rPr>
                <w:sz w:val="20"/>
                <w:szCs w:val="20"/>
              </w:rPr>
            </w:pP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Iedema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R, Brownhill S, Haines M, Lancashire B, Shaw T, Street J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Iedema&lt;/Author&gt;&lt;Year&gt;2010&lt;/Year&gt;&lt;RecNum&gt;5432&lt;/RecNum&gt;&lt;DisplayText&gt;(58)&lt;/DisplayText&gt;&lt;record&gt;&lt;rec-number&gt;5432&lt;/rec-number&gt;&lt;foreign-keys&gt;&lt;key app="EN" db-id="fr9fwx5xrz50dsef9xlvfzvuxarxaxv095wf" timestamp="1642216102" guid="67a87df1-5a3b-4011-8f7b-b7fc5e26ad19"&gt;5432&lt;/key&gt;&lt;/foreign-keys&gt;&lt;ref-type name="Journal Article"&gt;17&lt;/ref-type&gt;&lt;contributors&gt;&lt;authors&gt;&lt;author&gt;Iedema, Rick&lt;/author&gt;&lt;author&gt;Brownhill, Suzanne&lt;/author&gt;&lt;author&gt;Haines, Mary&lt;/author&gt;&lt;author&gt;Lancashire, Bill&lt;/author&gt;&lt;author&gt;Shaw, Tim&lt;/author&gt;&lt;author&gt;Street, Jane&lt;/author&gt;&lt;/authors&gt;&lt;/contributors&gt;&lt;titles&gt;&lt;title&gt;&amp;apos;Hands On, Hands Off&amp;apos;: A Model of Clinical Supervision that Recognises Trainees&amp;apos; Need for Support and Independence&lt;/title&gt;&lt;secondary-title&gt;Aust Health Rev&lt;/secondary-title&gt;&lt;/titles&gt;&lt;periodical&gt;&lt;full-title&gt;Aust Health Rev&lt;/full-title&gt;&lt;/periodical&gt;&lt;pages&gt;286-291&lt;/pages&gt;&lt;volume&gt;34&lt;/volume&gt;&lt;number&gt;3&lt;/number&gt;&lt;keywords&gt;&lt;keyword&gt;Disclosure&lt;/keyword&gt;&lt;keyword&gt;Employment&lt;/keyword&gt;&lt;keyword&gt;Health administration&lt;/keyword&gt;&lt;keyword&gt;Hospitals&lt;/keyword&gt;&lt;keyword&gt;Hospitals, Rural&lt;/keyword&gt;&lt;keyword&gt;Humans&lt;/keyword&gt;&lt;keyword&gt;Internship and Residency - organization &amp;amp; administration&lt;/keyword&gt;&lt;keyword&gt;Interprofessional Relations&lt;/keyword&gt;&lt;keyword&gt;Medical personnel&lt;/keyword&gt;&lt;keyword&gt;Medical personnel--Employment&lt;/keyword&gt;&lt;keyword&gt;Medical personnel--Training of&lt;/keyword&gt;&lt;keyword&gt;New South Wales&lt;/keyword&gt;&lt;keyword&gt;Physicians&lt;/keyword&gt;&lt;keyword&gt;Rural health care&lt;/keyword&gt;&lt;keyword&gt;Studies&lt;/keyword&gt;&lt;keyword&gt;Supervision&lt;/keyword&gt;&lt;keyword&gt;Supervision of employees&lt;/keyword&gt;&lt;keyword&gt;Supervisors&lt;/keyword&gt;&lt;keyword&gt;Training of&lt;/keyword&gt;&lt;/keywords&gt;&lt;dates&gt;&lt;year&gt;2010&lt;/year&gt;&lt;/dates&gt;&lt;pub-location&gt;Australia&lt;/pub-location&gt;&lt;publisher&gt;Australia: CSIRO&lt;/publisher&gt;&lt;isbn&gt;0156-5788&lt;/isbn&gt;&lt;urls&gt;&lt;/urls&gt;&lt;electronic-resource-num&gt;10.1071/AH09773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8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5360922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bookmarkStart w:id="0" w:name="_Hlk90634308"/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3AD3305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52F25B7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6ABA04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712F7DA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738" w:type="dxa"/>
          </w:tcPr>
          <w:p w14:paraId="45F5728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7437515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0937C46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B7688F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D708A7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7D707DAA" w14:textId="0368E211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4</w:t>
            </w:r>
          </w:p>
        </w:tc>
      </w:tr>
      <w:tr w:rsidR="00212142" w:rsidRPr="003F79DC" w14:paraId="71AD7A2C" w14:textId="5F91DD7D" w:rsidTr="00212142">
        <w:tc>
          <w:tcPr>
            <w:tcW w:w="1421" w:type="dxa"/>
          </w:tcPr>
          <w:p w14:paraId="78B72E7A" w14:textId="6364BCB8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Isaacs AN, Raymond A, Jacob A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Hawkings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P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Isaacs&lt;/Author&gt;&lt;Year&gt;2020&lt;/Year&gt;&lt;RecNum&gt;5433&lt;/RecNum&gt;&lt;DisplayText&gt;(42)&lt;/DisplayText&gt;&lt;record&gt;&lt;rec-number&gt;5433&lt;/rec-number&gt;&lt;foreign-keys&gt;&lt;key app="EN" db-id="fr9fwx5xrz50dsef9xlvfzvuxarxaxv095wf" timestamp="1642216237" guid="43a436e1-9261-43e7-9d02-b8db23ca786d"&gt;5433&lt;/key&gt;&lt;/foreign-keys&gt;&lt;ref-type name="Journal Article"&gt;17&lt;/ref-type&gt;&lt;contributors&gt;&lt;authors&gt;&lt;author&gt;Isaacs, Anton N.&lt;/author&gt;&lt;author&gt;Raymond, Anita&lt;/author&gt;&lt;author&gt;Jacob, Angela&lt;/author&gt;&lt;author&gt;Hawkings, Philippa&lt;/author&gt;&lt;/authors&gt;&lt;/contributors&gt;&lt;titles&gt;&lt;title&gt;Job satisfaction of rural medical interns: A qualitative study&lt;/title&gt;&lt;secondary-title&gt;Aust J Rural Health&lt;/secondary-title&gt;&lt;/titles&gt;&lt;periodical&gt;&lt;full-title&gt;Aust J Rural Health&lt;/full-title&gt;&lt;/periodical&gt;&lt;pages&gt;245-251&lt;/pages&gt;&lt;volume&gt;28&lt;/volume&gt;&lt;number&gt;3&lt;/number&gt;&lt;keywords&gt;&lt;keyword&gt;hospitals&lt;/keyword&gt;&lt;keyword&gt;internship and residency&lt;/keyword&gt;&lt;keyword&gt;job satisfaction&lt;/keyword&gt;&lt;keyword&gt;Nursing&lt;/keyword&gt;&lt;keyword&gt;organisation and administration&lt;/keyword&gt;&lt;keyword&gt;psychosocial support systems&lt;/keyword&gt;&lt;keyword&gt;teaching&lt;/keyword&gt;&lt;/keywords&gt;&lt;dates&gt;&lt;year&gt;2020&lt;/year&gt;&lt;/dates&gt;&lt;pub-location&gt;Australia&lt;/pub-location&gt;&lt;publisher&gt;Australia&lt;/publisher&gt;&lt;isbn&gt;1038-5282&lt;/isbn&gt;&lt;urls&gt;&lt;/urls&gt;&lt;electronic-resource-num&gt;10.1111/ajr.12633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2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bookmarkEnd w:id="0"/>
        <w:tc>
          <w:tcPr>
            <w:tcW w:w="910" w:type="dxa"/>
          </w:tcPr>
          <w:p w14:paraId="5BB95D2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U</w:t>
            </w:r>
          </w:p>
        </w:tc>
        <w:tc>
          <w:tcPr>
            <w:tcW w:w="844" w:type="dxa"/>
          </w:tcPr>
          <w:p w14:paraId="7137288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C19FBC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BDD31E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FD0235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5EE891D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1B2F47F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7FE868F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20F488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F5D846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79EAF2A0" w14:textId="69B54A24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7</w:t>
            </w:r>
          </w:p>
        </w:tc>
      </w:tr>
      <w:tr w:rsidR="00212142" w:rsidRPr="003F79DC" w14:paraId="183A370F" w14:textId="456AEBBF" w:rsidTr="00212142">
        <w:tc>
          <w:tcPr>
            <w:tcW w:w="1421" w:type="dxa"/>
          </w:tcPr>
          <w:p w14:paraId="6DD250A3" w14:textId="2AA8CEB7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Keane S, Lincoln M, Smith T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LZWFuZTwvQXV0aG9yPjxZZWFyPjIwMTI8L1llYXI+PFJl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LZWFuZTwvQXV0aG9yPjxZZWFyPjIwMTI8L1llYXI+PFJl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7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30EFA8E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52E929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6BB407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8A4EE5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A57988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6D82691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3F06D4E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42350D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9E1A35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044533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31E2CF89" w14:textId="6AEA281C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3C0A78FA" w14:textId="654089BE" w:rsidTr="00212142">
        <w:tc>
          <w:tcPr>
            <w:tcW w:w="1421" w:type="dxa"/>
          </w:tcPr>
          <w:p w14:paraId="30C1957C" w14:textId="290EFD3A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Lee S, Mackenzie L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MZWU8L0F1dGhvcj48WWVhcj4yMDAzPC9ZZWFyPjxSZWNO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MZWU8L0F1dGhvcj48WWVhcj4yMDAzPC9ZZWFyPjxSZWNO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1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3416498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60F757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A1A43A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CA1327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F198A7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71E200D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06485EB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165E44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CF2425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4E6F9D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77F12918" w14:textId="34119CA1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2D58AA4D" w14:textId="79C26D35" w:rsidTr="00212142">
        <w:tc>
          <w:tcPr>
            <w:tcW w:w="1421" w:type="dxa"/>
          </w:tcPr>
          <w:p w14:paraId="7C407C67" w14:textId="3F155D22" w:rsidR="00212142" w:rsidRPr="003F79DC" w:rsidRDefault="00212142" w:rsidP="00212142">
            <w:pPr>
              <w:rPr>
                <w:sz w:val="20"/>
                <w:szCs w:val="20"/>
              </w:rPr>
            </w:pP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Malau-Aduli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BS, Smith AM, Young L, Sen Gupta T, Hays R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NYWxhdS1BZHVsaTwvQXV0aG9yPjxZZWFyPjIwMjA8L1ll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NYWxhdS1BZHVsaTwvQXV0aG9yPjxZZWFyPjIwMjA8L1ll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3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5D0BD6D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A3D23E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697718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AEAC6E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BDE09C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3029DA0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509F1ED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36F944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A9702C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E53BBC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32E4953F" w14:textId="22B29A0B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62C9FF3F" w14:textId="063E69A2" w:rsidTr="00212142">
        <w:tc>
          <w:tcPr>
            <w:tcW w:w="1421" w:type="dxa"/>
          </w:tcPr>
          <w:p w14:paraId="5B17B4D2" w14:textId="31A2AAA2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Martin R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Mandrusiak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A, Lu A, Forbes R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Martin&lt;/Author&gt;&lt;Year&gt;2020&lt;/Year&gt;&lt;RecNum&gt;5438&lt;/RecNum&gt;&lt;DisplayText&gt;(35)&lt;/DisplayText&gt;&lt;record&gt;&lt;rec-number&gt;5438&lt;/rec-number&gt;&lt;foreign-keys&gt;&lt;key app="EN" db-id="fr9fwx5xrz50dsef9xlvfzvuxarxaxv095wf" timestamp="1642217542" guid="127915b9-9051-4efe-bdeb-f11d4e2f2530"&gt;5438&lt;/key&gt;&lt;/foreign-keys&gt;&lt;ref-type name="Journal Article"&gt;17&lt;/ref-type&gt;&lt;contributors&gt;&lt;authors&gt;&lt;author&gt;Martin, Romany&lt;/author&gt;&lt;author&gt;Mandrusiak, Allison&lt;/author&gt;&lt;author&gt;Lu, Andric&lt;/author&gt;&lt;author&gt;Forbes, Roma&lt;/author&gt;&lt;/authors&gt;&lt;/contributors&gt;&lt;titles&gt;&lt;title&gt;New‐graduate physiotherapists&amp;apos; perceptions of their preparedness for rural practice&lt;/title&gt;&lt;secondary-title&gt;The Australian journal of rural health&lt;/secondary-title&gt;&lt;/titles&gt;&lt;periodical&gt;&lt;full-title&gt;The Australian journal of rural health&lt;/full-title&gt;&lt;/periodical&gt;&lt;pages&gt;443-452&lt;/pages&gt;&lt;volume&gt;28&lt;/volume&gt;&lt;number&gt;5&lt;/number&gt;&lt;keywords&gt;&lt;keyword&gt;allied health&lt;/keyword&gt;&lt;keyword&gt;curriculum development&lt;/keyword&gt;&lt;keyword&gt;interviews&lt;/keyword&gt;&lt;keyword&gt;Nursing&lt;/keyword&gt;&lt;keyword&gt;Physical therapists&lt;/keyword&gt;&lt;keyword&gt;qualitative&lt;/keyword&gt;&lt;keyword&gt;rural workforce&lt;/keyword&gt;&lt;/keywords&gt;&lt;dates&gt;&lt;year&gt;2020&lt;/year&gt;&lt;/dates&gt;&lt;publisher&gt;Wiley Subscription Services, Inc&lt;/publisher&gt;&lt;isbn&gt;1038-5282&lt;/isbn&gt;&lt;urls&gt;&lt;/urls&gt;&lt;electronic-resource-num&gt;10.1111/ajr.12669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5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72EE66E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EEDA11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D493FE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E2641C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CB5A76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3FE5461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59BF728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09923B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DFB332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8E6A16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236713DE" w14:textId="38CC4B66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1D37C581" w14:textId="4471DEF9" w:rsidTr="00212142">
        <w:tc>
          <w:tcPr>
            <w:tcW w:w="1421" w:type="dxa"/>
          </w:tcPr>
          <w:p w14:paraId="61A0ED18" w14:textId="4878D50E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McKillop A, Webster C, Bennett W, O’Connor B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Bagg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W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McKillop&lt;/Author&gt;&lt;Year&gt;2017&lt;/Year&gt;&lt;RecNum&gt;5439&lt;/RecNum&gt;&lt;DisplayText&gt;(43)&lt;/DisplayText&gt;&lt;record&gt;&lt;rec-number&gt;5439&lt;/rec-number&gt;&lt;foreign-keys&gt;&lt;key app="EN" db-id="fr9fwx5xrz50dsef9xlvfzvuxarxaxv095wf" timestamp="1642217937" guid="b2009d14-7b0b-4742-a697-360a17d756de"&gt;5439&lt;/key&gt;&lt;/foreign-keys&gt;&lt;ref-type name="Journal Article"&gt;17&lt;/ref-type&gt;&lt;contributors&gt;&lt;authors&gt;&lt;author&gt;McKillop, Ann&lt;/author&gt;&lt;author&gt;Webster, Craig&lt;/author&gt;&lt;author&gt;Bennett, Win&lt;/author&gt;&lt;author&gt;O&amp;apos;Connor, Barbara&lt;/author&gt;&lt;author&gt;Bagg, Warwick&lt;/author&gt;&lt;/authors&gt;&lt;/contributors&gt;&lt;titles&gt;&lt;title&gt;Encouragers and discouragers affecting medical graduates&amp;apos; choice of regional and rural practice locations&lt;/title&gt;&lt;secondary-title&gt;Rural Remote Health&lt;/secondary-title&gt;&lt;/titles&gt;&lt;periodical&gt;&lt;full-title&gt;Rural Remote Health&lt;/full-title&gt;&lt;/periodical&gt;&lt;pages&gt;4247-4247&lt;/pages&gt;&lt;volume&gt;17&lt;/volume&gt;&lt;number&gt;4&lt;/number&gt;&lt;dates&gt;&lt;year&gt;2017&lt;/year&gt;&lt;/dates&gt;&lt;pub-location&gt;Australia&lt;/pub-location&gt;&lt;publisher&gt;Australia&lt;/publisher&gt;&lt;isbn&gt;1445-6354&lt;/isbn&gt;&lt;urls&gt;&lt;/urls&gt;&lt;electronic-resource-num&gt;10.22605/RRH4247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3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361C531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7AC906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22D246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8DA3A7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702BAA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7EBF926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16613FC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2BD9A45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7837E8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A997C0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5F83E08E" w14:textId="107552C3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7CC61056" w14:textId="614A8937" w:rsidTr="00212142">
        <w:tc>
          <w:tcPr>
            <w:tcW w:w="1421" w:type="dxa"/>
          </w:tcPr>
          <w:p w14:paraId="2F93627C" w14:textId="5E924982" w:rsidR="00212142" w:rsidRPr="003F79DC" w:rsidRDefault="00212142" w:rsidP="00212142">
            <w:pPr>
              <w:rPr>
                <w:sz w:val="20"/>
                <w:szCs w:val="20"/>
              </w:rPr>
            </w:pP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Mugford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BV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Braund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W, Worley P, Martin A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NdWdmb3JkPC9BdXRob3I+PFllYXI+MjAwMTwvWWVhcj48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NdWdmb3JkPC9BdXRob3I+PFllYXI+MjAwMTwvWWVhcj48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0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4F10715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4D7DE3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874706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609988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92E57B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51E75F3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343DB8F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3EEDEE1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8D2D23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5AD6C81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037EF6D3" w14:textId="7FF4B9FC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7</w:t>
            </w:r>
          </w:p>
        </w:tc>
      </w:tr>
      <w:tr w:rsidR="00212142" w:rsidRPr="003F79DC" w14:paraId="5FFC4949" w14:textId="38CFA916" w:rsidTr="00212142">
        <w:tc>
          <w:tcPr>
            <w:tcW w:w="1421" w:type="dxa"/>
          </w:tcPr>
          <w:p w14:paraId="68393B8C" w14:textId="2D1AEEBF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Myhre DL, Hohman S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NeWhyZTwvQXV0aG9yPjxZZWFyPjIwMTI8L1llYXI+PFJl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NeWhyZTwvQXV0aG9yPjxZZWFyPjIwMTI8L1llYXI+PFJl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9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693154B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48B37D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BE9DA4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568490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CC5C2C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39CEC34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4C2588D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56FEFC4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F21837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3BD4B3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11967FD2" w14:textId="6A8FECC2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6AFEA0B7" w14:textId="55B25210" w:rsidTr="00212142">
        <w:tc>
          <w:tcPr>
            <w:tcW w:w="1421" w:type="dxa"/>
          </w:tcPr>
          <w:p w14:paraId="1B3C0417" w14:textId="7D45EC26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Pandit T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Sabesan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S, Ray RA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QYW5kaXQ8L0F1dGhvcj48WWVhcj4yMDE4PC9ZZWFyPjxS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QYW5kaXQ8L0F1dGhvcj48WWVhcj4yMDE4PC9ZZWFyPjxS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52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140547F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9A5CDE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8D9F41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C75B48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A9C66C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2D1FCD2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380E9B2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363DBC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8F401C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3F4A22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35030130" w14:textId="2E7AC431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0CA23764" w14:textId="4F514BF4" w:rsidTr="00212142">
        <w:tc>
          <w:tcPr>
            <w:tcW w:w="1421" w:type="dxa"/>
          </w:tcPr>
          <w:p w14:paraId="07301D4A" w14:textId="7E817B0B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Peel R, Young L, Reeve C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Kanakis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K, </w:t>
            </w: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Malau-Aduli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B, Sen Gupta T, et al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QZWVsPC9BdXRob3I+PFllYXI+MjAyMDwvWWVhcj48UmVj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QZWVsPC9BdXRob3I+PFllYXI+MjAyMDwvWWVhcj48UmVj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60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548882B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40C645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A71B1E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6C3888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65A263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4B79177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7F87453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377464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1CF7F2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04D32C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7CDBAE59" w14:textId="36C54CFD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</w:t>
            </w:r>
          </w:p>
        </w:tc>
      </w:tr>
      <w:tr w:rsidR="00212142" w:rsidRPr="003F79DC" w14:paraId="7D2604BF" w14:textId="12BC7CF4" w:rsidTr="00212142">
        <w:tc>
          <w:tcPr>
            <w:tcW w:w="1421" w:type="dxa"/>
          </w:tcPr>
          <w:p w14:paraId="48D6777D" w14:textId="485A3DF8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Smith DM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Smith&lt;/Author&gt;&lt;Year&gt;2005&lt;/Year&gt;&lt;RecNum&gt;5444&lt;/RecNum&gt;&lt;DisplayText&gt;(46)&lt;/DisplayText&gt;&lt;record&gt;&lt;rec-number&gt;5444&lt;/rec-number&gt;&lt;foreign-keys&gt;&lt;key app="EN" db-id="fr9fwx5xrz50dsef9xlvfzvuxarxaxv095wf" timestamp="1642218729" guid="f6b4da74-73fe-4b19-b7ad-3da9456ece3f"&gt;5444&lt;/key&gt;&lt;/foreign-keys&gt;&lt;ref-type name="Journal Article"&gt;17&lt;/ref-type&gt;&lt;contributors&gt;&lt;authors&gt;&lt;author&gt;Smith, Deborah M.&lt;/author&gt;&lt;/authors&gt;&lt;/contributors&gt;&lt;titles&gt;&lt;title&gt;Barriers facing junior doctors in rural practice&lt;/title&gt;&lt;secondary-title&gt;Rural Remote Health&lt;/secondary-title&gt;&lt;/titles&gt;&lt;periodical&gt;&lt;full-title&gt;Rural Remote Health&lt;/full-title&gt;&lt;/periodical&gt;&lt;pages&gt;348-348&lt;/pages&gt;&lt;volume&gt;5&lt;/volume&gt;&lt;number&gt;4&lt;/number&gt;&lt;keywords&gt;&lt;keyword&gt;Attitude of Health Personnel&lt;/keyword&gt;&lt;keyword&gt;Clinical Competence&lt;/keyword&gt;&lt;keyword&gt;Curriculum&lt;/keyword&gt;&lt;keyword&gt;Education, Medical - standards&lt;/keyword&gt;&lt;keyword&gt;Hospitals, Rural - manpower&lt;/keyword&gt;&lt;keyword&gt;Humans&lt;/keyword&gt;&lt;keyword&gt;Interviews as Topic&lt;/keyword&gt;&lt;keyword&gt;Physicians - trends&lt;/keyword&gt;&lt;keyword&gt;Queensland&lt;/keyword&gt;&lt;keyword&gt;Research&lt;/keyword&gt;&lt;keyword&gt;Rural Health Services - manpower&lt;/keyword&gt;&lt;/keywords&gt;&lt;dates&gt;&lt;year&gt;2005&lt;/year&gt;&lt;/dates&gt;&lt;pub-location&gt;Australia&lt;/pub-location&gt;&lt;publisher&gt;Australia&lt;/publisher&gt;&lt;urls&gt;&lt;related-urls&gt;&lt;url&gt;https://www.rrh.org.au/journal/article/348&lt;/url&gt;&lt;/related-urls&gt;&lt;/urls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6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4A5FADA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395A17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E5FCB6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C0B670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C7CDA0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6CC6026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0356456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FB0D47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DD28E9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71B663F8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6412506A" w14:textId="4A2760CC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68937F74" w14:textId="2DA3E00E" w:rsidTr="00212142">
        <w:tc>
          <w:tcPr>
            <w:tcW w:w="1421" w:type="dxa"/>
          </w:tcPr>
          <w:p w14:paraId="75F46D05" w14:textId="49083F5D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Stagg P, Greenhill J, Worley PS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Stagg&lt;/Author&gt;&lt;Year&gt;2009&lt;/Year&gt;&lt;RecNum&gt;5446&lt;/RecNum&gt;&lt;DisplayText&gt;(61)&lt;/DisplayText&gt;&lt;record&gt;&lt;rec-number&gt;5446&lt;/rec-number&gt;&lt;foreign-keys&gt;&lt;key app="EN" db-id="fr9fwx5xrz50dsef9xlvfzvuxarxaxv095wf" timestamp="1642218839" guid="3f4bf476-608a-4e5b-acd2-e76f4c4231b4"&gt;5446&lt;/key&gt;&lt;/foreign-keys&gt;&lt;ref-type name="Journal Article"&gt;17&lt;/ref-type&gt;&lt;contributors&gt;&lt;authors&gt;&lt;author&gt;Stagg, P.&lt;/author&gt;&lt;author&gt;Greenhill, J.&lt;/author&gt;&lt;author&gt;Worley, P. S.&lt;/author&gt;&lt;/authors&gt;&lt;/contributors&gt;&lt;titles&gt;&lt;title&gt;A new model to understand the career choice and practice location decisions of medical graduates&lt;/title&gt;&lt;secondary-title&gt;Rural Remote Health&lt;/secondary-title&gt;&lt;/titles&gt;&lt;periodical&gt;&lt;full-title&gt;Rural Remote Health&lt;/full-title&gt;&lt;/periodical&gt;&lt;pages&gt;1245-1245&lt;/pages&gt;&lt;volume&gt;9&lt;/volume&gt;&lt;number&gt;4&lt;/number&gt;&lt;keywords&gt;&lt;keyword&gt;Adult&lt;/keyword&gt;&lt;keyword&gt;Career Choice&lt;/keyword&gt;&lt;keyword&gt;Family Practice - education&lt;/keyword&gt;&lt;keyword&gt;Family Practice - manpower&lt;/keyword&gt;&lt;keyword&gt;Humans&lt;/keyword&gt;&lt;keyword&gt;Middle Aged&lt;/keyword&gt;&lt;keyword&gt;Professional Practice Location&lt;/keyword&gt;&lt;keyword&gt;Retrospective Studies&lt;/keyword&gt;&lt;keyword&gt;Rural Health Services - manpower&lt;/keyword&gt;&lt;keyword&gt;South Australia&lt;/keyword&gt;&lt;/keywords&gt;&lt;dates&gt;&lt;year&gt;2009&lt;/year&gt;&lt;/dates&gt;&lt;pub-location&gt;Australia&lt;/pub-location&gt;&lt;publisher&gt;Australia&lt;/publisher&gt;&lt;isbn&gt;1445-6354&lt;/isbn&gt;&lt;urls&gt;&lt;/urls&gt;&lt;electronic-resource-num&gt;10.22605/RRH1245&lt;/electronic-resource-num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61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7447F50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78F987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AD9949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826C3B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22E3EC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432B64A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72C07CD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5D82E4E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193676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EF1AD5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02D741FF" w14:textId="63B9589C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4A3A2F2C" w14:textId="170B7D00" w:rsidTr="00212142">
        <w:tc>
          <w:tcPr>
            <w:tcW w:w="1421" w:type="dxa"/>
          </w:tcPr>
          <w:p w14:paraId="5E8A1F94" w14:textId="5C73BEAE" w:rsidR="00212142" w:rsidRPr="003F79DC" w:rsidRDefault="00212142" w:rsidP="00212142">
            <w:pPr>
              <w:rPr>
                <w:sz w:val="20"/>
                <w:szCs w:val="20"/>
              </w:rPr>
            </w:pP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Steenbergen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K, Mackenzie L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TdGVlbmJlcmdlbjwvQXV0aG9yPjxZZWFyPjIwMDQ8L1ll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TdGVlbmJlcmdlbjwvQXV0aG9yPjxZZWFyPjIwMDQ8L1ll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0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34D6357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8CF0335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8BAD95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330338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3B35648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0A5DBE5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495C1E1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844" w:type="dxa"/>
          </w:tcPr>
          <w:p w14:paraId="6DFC512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3C2CA8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2E0195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2EC726AB" w14:textId="58894518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</w:t>
            </w:r>
          </w:p>
        </w:tc>
      </w:tr>
      <w:tr w:rsidR="00212142" w:rsidRPr="003F79DC" w14:paraId="08EABB7F" w14:textId="29234B69" w:rsidTr="00212142">
        <w:tc>
          <w:tcPr>
            <w:tcW w:w="1421" w:type="dxa"/>
          </w:tcPr>
          <w:p w14:paraId="005C358B" w14:textId="5F6708A1" w:rsidR="00212142" w:rsidRPr="003F79DC" w:rsidRDefault="00212142" w:rsidP="00212142">
            <w:pPr>
              <w:rPr>
                <w:sz w:val="20"/>
                <w:szCs w:val="20"/>
              </w:rPr>
            </w:pPr>
            <w:proofErr w:type="spellStart"/>
            <w:r w:rsidRPr="7A0136E1">
              <w:rPr>
                <w:rFonts w:ascii="Calibri" w:eastAsia="Calibri" w:hAnsi="Calibri" w:cs="Calibri"/>
                <w:sz w:val="16"/>
                <w:szCs w:val="16"/>
              </w:rPr>
              <w:t>Thackrah</w:t>
            </w:r>
            <w:proofErr w:type="spellEnd"/>
            <w:r w:rsidRPr="7A0136E1">
              <w:rPr>
                <w:rFonts w:ascii="Calibri" w:eastAsia="Calibri" w:hAnsi="Calibri" w:cs="Calibri"/>
                <w:sz w:val="16"/>
                <w:szCs w:val="16"/>
              </w:rPr>
              <w:t xml:space="preserve"> RD, Thompson SC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UaGFja3JhaDwvQXV0aG9yPjxZZWFyPjIwMTk8L1llYXI+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UaGFja3JhaDwvQXV0aG9yPjxZZWFyPjIwMTk8L1llYXI+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32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21AF20F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6905EB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B8DD0F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A97838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19EABF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6F38D4B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N</w:t>
            </w:r>
          </w:p>
        </w:tc>
        <w:tc>
          <w:tcPr>
            <w:tcW w:w="738" w:type="dxa"/>
          </w:tcPr>
          <w:p w14:paraId="7246299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8B6FC2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6EF3F36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1FCCA53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4A10B417" w14:textId="252C7D31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</w:t>
            </w:r>
          </w:p>
        </w:tc>
      </w:tr>
      <w:tr w:rsidR="00212142" w:rsidRPr="003F79DC" w14:paraId="6CD12193" w14:textId="7DD9B1FD" w:rsidTr="00212142">
        <w:tc>
          <w:tcPr>
            <w:tcW w:w="1421" w:type="dxa"/>
          </w:tcPr>
          <w:p w14:paraId="5524DED2" w14:textId="0EC2E627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lastRenderedPageBreak/>
              <w:t xml:space="preserve">Walters L, Laurence CO, Dollard J, Elliott T, Eley DS. 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XYWx0ZXJzPC9BdXRob3I+PFllYXI+MjAxNTwvWWVhcj48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>
                <w:fldData xml:space="preserve">PEVuZE5vdGU+PENpdGU+PEF1dGhvcj5XYWx0ZXJzPC9BdXRob3I+PFllYXI+MjAxNTwvWWVhcj48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</w:fldData>
              </w:fldChar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  <w:r>
              <w:rPr>
                <w:rFonts w:ascii="Calibri" w:eastAsia="Calibri" w:hAnsi="Calibri" w:cs="Calibri"/>
                <w:sz w:val="16"/>
                <w:szCs w:val="16"/>
              </w:rPr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48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7EB4A49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31B2672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739ECB56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DEBA00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367C54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7F08E5BF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1362DB3B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281303D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1246AC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D212D3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238E3CBC" w14:textId="36CB819D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</w:t>
            </w:r>
          </w:p>
        </w:tc>
      </w:tr>
      <w:tr w:rsidR="00212142" w:rsidRPr="003F79DC" w14:paraId="1090A060" w14:textId="22BCBBA9" w:rsidTr="00212142">
        <w:tc>
          <w:tcPr>
            <w:tcW w:w="1421" w:type="dxa"/>
          </w:tcPr>
          <w:p w14:paraId="455A7731" w14:textId="66041B97" w:rsidR="00212142" w:rsidRPr="003F79DC" w:rsidRDefault="00212142" w:rsidP="00212142">
            <w:pPr>
              <w:rPr>
                <w:sz w:val="20"/>
                <w:szCs w:val="20"/>
              </w:rPr>
            </w:pPr>
            <w:r w:rsidRPr="7A0136E1">
              <w:rPr>
                <w:rFonts w:ascii="Calibri" w:eastAsia="Calibri" w:hAnsi="Calibri" w:cs="Calibri"/>
                <w:sz w:val="16"/>
                <w:szCs w:val="16"/>
              </w:rPr>
              <w:t>Wearne SM.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Calibri"/>
                <w:sz w:val="16"/>
                <w:szCs w:val="16"/>
              </w:rPr>
              <w:instrText xml:space="preserve"> ADDIN EN.CITE &lt;EndNote&gt;&lt;Cite&gt;&lt;Author&gt;Wearne&lt;/Author&gt;&lt;Year&gt;2003&lt;/Year&gt;&lt;RecNum&gt;3280&lt;/RecNum&gt;&lt;DisplayText&gt;(62)&lt;/DisplayText&gt;&lt;record&gt;&lt;rec-number&gt;3280&lt;/rec-number&gt;&lt;foreign-keys&gt;&lt;key app="EN" db-id="fr9fwx5xrz50dsef9xlvfzvuxarxaxv095wf" timestamp="1610618429" guid="eecefcde-d62c-4286-a5bd-3710197ae89d"&gt;3280&lt;/key&gt;&lt;/foreign-keys&gt;&lt;ref-type name="Journal Article"&gt;17&lt;/ref-type&gt;&lt;contributors&gt;&lt;authors&gt;&lt;author&gt;Wearne, S. M.&lt;/author&gt;&lt;/authors&gt;&lt;/contributors&gt;&lt;titles&gt;&lt;title&gt;Pilot study on the factors that influence learning by general practice registrars in central Australia&lt;/title&gt;&lt;secondary-title&gt;Rural and remote health&lt;/secondary-title&gt;&lt;/titles&gt;&lt;periodical&gt;&lt;full-title&gt;Rural and remote health&lt;/full-title&gt;&lt;/periodical&gt;&lt;pages&gt;223-232&lt;/pages&gt;&lt;volume&gt;3&lt;/volume&gt;&lt;number&gt;2&lt;/number&gt;&lt;section&gt;Wearne, S M. Centre for Remote Health, Alice Springs, Northern Territory, Australia. susan.wearne@flinders.edu.au&lt;/section&gt;&lt;dates&gt;&lt;year&gt;2003&lt;/year&gt;&lt;/dates&gt;&lt;pub-location&gt;Australia&lt;/pub-location&gt;&lt;isbn&gt;1445-6354&lt;/isbn&gt;&lt;urls&gt;&lt;related-urls&gt;&lt;url&gt;http://ovidsp.ovid.com/ovidweb.cgi?T=JS&amp;amp;PAGE=reference&amp;amp;D=prem1&amp;amp;NEWS=N&amp;amp;AN=15877514&lt;/url&gt;&lt;/related-urls&gt;&lt;/urls&gt;&lt;/record&gt;&lt;/Cite&gt;&lt;/EndNote&gt;</w:instrTex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16"/>
                <w:szCs w:val="16"/>
              </w:rPr>
              <w:t>(62)</w:t>
            </w:r>
            <w:r>
              <w:rPr>
                <w:rFonts w:ascii="Calibri" w:eastAsia="Calibri" w:hAnsi="Calibri" w:cs="Calibri"/>
                <w:sz w:val="16"/>
                <w:szCs w:val="16"/>
              </w:rPr>
              <w:fldChar w:fldCharType="end"/>
            </w:r>
          </w:p>
        </w:tc>
        <w:tc>
          <w:tcPr>
            <w:tcW w:w="910" w:type="dxa"/>
          </w:tcPr>
          <w:p w14:paraId="1A4FEFE9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7B36DE7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98BE980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578977E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FCA307C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1AB2F524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738" w:type="dxa"/>
          </w:tcPr>
          <w:p w14:paraId="5E7335BA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04E0FDA3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466EFA41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844" w:type="dxa"/>
          </w:tcPr>
          <w:p w14:paraId="2A83779E" w14:textId="77777777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Y</w:t>
            </w:r>
          </w:p>
        </w:tc>
        <w:tc>
          <w:tcPr>
            <w:tcW w:w="628" w:type="dxa"/>
          </w:tcPr>
          <w:p w14:paraId="3D78012F" w14:textId="38384272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</w:t>
            </w:r>
          </w:p>
        </w:tc>
      </w:tr>
      <w:tr w:rsidR="00212142" w:rsidRPr="003F79DC" w14:paraId="4FFA5847" w14:textId="3FD24A28" w:rsidTr="00212142">
        <w:tc>
          <w:tcPr>
            <w:tcW w:w="1421" w:type="dxa"/>
          </w:tcPr>
          <w:p w14:paraId="75E34C6D" w14:textId="77777777" w:rsidR="00212142" w:rsidRPr="003F79DC" w:rsidRDefault="00212142" w:rsidP="00212142">
            <w:pPr>
              <w:rPr>
                <w:sz w:val="20"/>
                <w:szCs w:val="20"/>
              </w:rPr>
            </w:pPr>
          </w:p>
        </w:tc>
        <w:tc>
          <w:tcPr>
            <w:tcW w:w="910" w:type="dxa"/>
          </w:tcPr>
          <w:p w14:paraId="1F142131" w14:textId="18B622B9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81.25%</w:t>
            </w:r>
          </w:p>
        </w:tc>
        <w:tc>
          <w:tcPr>
            <w:tcW w:w="844" w:type="dxa"/>
          </w:tcPr>
          <w:p w14:paraId="624A1324" w14:textId="20841D2F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6.87%</w:t>
            </w:r>
          </w:p>
        </w:tc>
        <w:tc>
          <w:tcPr>
            <w:tcW w:w="844" w:type="dxa"/>
          </w:tcPr>
          <w:p w14:paraId="4ECD2AB6" w14:textId="07604EBF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0.0%</w:t>
            </w:r>
          </w:p>
        </w:tc>
        <w:tc>
          <w:tcPr>
            <w:tcW w:w="844" w:type="dxa"/>
          </w:tcPr>
          <w:p w14:paraId="2FEC71C4" w14:textId="14B9B17B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6.87%</w:t>
            </w:r>
          </w:p>
        </w:tc>
        <w:tc>
          <w:tcPr>
            <w:tcW w:w="844" w:type="dxa"/>
          </w:tcPr>
          <w:p w14:paraId="1CD54A64" w14:textId="32DA8916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6.87%</w:t>
            </w:r>
          </w:p>
        </w:tc>
        <w:tc>
          <w:tcPr>
            <w:tcW w:w="738" w:type="dxa"/>
          </w:tcPr>
          <w:p w14:paraId="3D939E2B" w14:textId="04C9DCD3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2.5%</w:t>
            </w:r>
          </w:p>
        </w:tc>
        <w:tc>
          <w:tcPr>
            <w:tcW w:w="738" w:type="dxa"/>
          </w:tcPr>
          <w:p w14:paraId="6327A82B" w14:textId="4F29373C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37.5%</w:t>
            </w:r>
          </w:p>
        </w:tc>
        <w:tc>
          <w:tcPr>
            <w:tcW w:w="844" w:type="dxa"/>
          </w:tcPr>
          <w:p w14:paraId="036B5D94" w14:textId="7B38D58E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0.0%</w:t>
            </w:r>
          </w:p>
        </w:tc>
        <w:tc>
          <w:tcPr>
            <w:tcW w:w="844" w:type="dxa"/>
          </w:tcPr>
          <w:p w14:paraId="48F1B614" w14:textId="4E65A3D8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93.75%</w:t>
            </w:r>
          </w:p>
        </w:tc>
        <w:tc>
          <w:tcPr>
            <w:tcW w:w="844" w:type="dxa"/>
          </w:tcPr>
          <w:p w14:paraId="7BE309C2" w14:textId="2C4B67AB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100.0%</w:t>
            </w:r>
          </w:p>
        </w:tc>
        <w:tc>
          <w:tcPr>
            <w:tcW w:w="628" w:type="dxa"/>
          </w:tcPr>
          <w:p w14:paraId="0173B175" w14:textId="6159E428" w:rsidR="00212142" w:rsidRPr="003F79DC" w:rsidRDefault="00212142" w:rsidP="00212142">
            <w:pPr>
              <w:jc w:val="center"/>
              <w:rPr>
                <w:sz w:val="20"/>
                <w:szCs w:val="20"/>
              </w:rPr>
            </w:pPr>
            <w:r w:rsidRPr="003F79DC">
              <w:rPr>
                <w:sz w:val="20"/>
                <w:szCs w:val="20"/>
              </w:rPr>
              <w:t>Total</w:t>
            </w:r>
          </w:p>
        </w:tc>
      </w:tr>
    </w:tbl>
    <w:p w14:paraId="33AAD3CE" w14:textId="08C54AB0" w:rsidR="005444B8" w:rsidRDefault="005444B8"/>
    <w:p w14:paraId="7DA0B16B" w14:textId="7BA18DBB" w:rsidR="0C3EA8E8" w:rsidRPr="007B354C" w:rsidRDefault="0C3EA8E8" w:rsidP="008E7647">
      <w:pPr>
        <w:pStyle w:val="ListParagraph"/>
        <w:numPr>
          <w:ilvl w:val="0"/>
          <w:numId w:val="2"/>
        </w:numPr>
      </w:pPr>
      <w:r w:rsidRPr="007B354C">
        <w:t>Is there congruity between the stated philosophical perspective and the research methodology?</w:t>
      </w:r>
    </w:p>
    <w:p w14:paraId="07D6664E" w14:textId="3C012219" w:rsidR="0C3EA8E8" w:rsidRDefault="0C3EA8E8" w:rsidP="0C3EA8E8">
      <w:pPr>
        <w:pStyle w:val="ListParagraph"/>
        <w:numPr>
          <w:ilvl w:val="0"/>
          <w:numId w:val="2"/>
        </w:numPr>
      </w:pPr>
      <w:r>
        <w:t>Is there congruity between the research methodology and the research question or objectives?</w:t>
      </w:r>
    </w:p>
    <w:p w14:paraId="76AC8A7E" w14:textId="4CFE4860" w:rsidR="0C3EA8E8" w:rsidRDefault="0C3EA8E8" w:rsidP="0C3EA8E8">
      <w:pPr>
        <w:pStyle w:val="ListParagraph"/>
        <w:numPr>
          <w:ilvl w:val="0"/>
          <w:numId w:val="2"/>
        </w:numPr>
      </w:pPr>
      <w:r>
        <w:t>Is there congruity between the research methodology and the methods used to collect data?</w:t>
      </w:r>
    </w:p>
    <w:p w14:paraId="2EF730D7" w14:textId="42E698E4" w:rsidR="0C3EA8E8" w:rsidRDefault="0C3EA8E8" w:rsidP="0C3EA8E8">
      <w:pPr>
        <w:pStyle w:val="ListParagraph"/>
        <w:numPr>
          <w:ilvl w:val="0"/>
          <w:numId w:val="2"/>
        </w:numPr>
      </w:pPr>
      <w:r>
        <w:t>Is there congruity between the research methodology and the representation and analysis of data?</w:t>
      </w:r>
      <w:bookmarkStart w:id="1" w:name="_GoBack"/>
      <w:bookmarkEnd w:id="1"/>
    </w:p>
    <w:p w14:paraId="758FC61F" w14:textId="425CC5F9" w:rsidR="0C3EA8E8" w:rsidRDefault="0C3EA8E8" w:rsidP="0C3EA8E8">
      <w:pPr>
        <w:pStyle w:val="ListParagraph"/>
        <w:numPr>
          <w:ilvl w:val="0"/>
          <w:numId w:val="2"/>
        </w:numPr>
      </w:pPr>
      <w:r>
        <w:t>Is there congruity between the research methodology and the interpretation of results?</w:t>
      </w:r>
    </w:p>
    <w:p w14:paraId="599B3913" w14:textId="0F58D0B8" w:rsidR="0C3EA8E8" w:rsidRDefault="0C3EA8E8" w:rsidP="0C3EA8E8">
      <w:pPr>
        <w:pStyle w:val="ListParagraph"/>
        <w:numPr>
          <w:ilvl w:val="0"/>
          <w:numId w:val="2"/>
        </w:numPr>
      </w:pPr>
      <w:r>
        <w:t>Is there a statement locating the researcher culturally or theoretically?</w:t>
      </w:r>
    </w:p>
    <w:p w14:paraId="72722923" w14:textId="6E137277" w:rsidR="0C3EA8E8" w:rsidRDefault="0C3EA8E8" w:rsidP="0C3EA8E8">
      <w:pPr>
        <w:pStyle w:val="ListParagraph"/>
        <w:numPr>
          <w:ilvl w:val="0"/>
          <w:numId w:val="2"/>
        </w:numPr>
      </w:pPr>
      <w:r>
        <w:t>Is the influence of the researcher on the research, and vice- versa, addressed?</w:t>
      </w:r>
    </w:p>
    <w:p w14:paraId="255FBE8A" w14:textId="7331E4EC" w:rsidR="0C3EA8E8" w:rsidRDefault="0C3EA8E8" w:rsidP="0C3EA8E8">
      <w:pPr>
        <w:pStyle w:val="ListParagraph"/>
        <w:numPr>
          <w:ilvl w:val="0"/>
          <w:numId w:val="2"/>
        </w:numPr>
      </w:pPr>
      <w:r>
        <w:t>Is the influence of the researcher on the research, and vice- versa, addressed?</w:t>
      </w:r>
    </w:p>
    <w:p w14:paraId="7D46201A" w14:textId="54BC82B3" w:rsidR="0C3EA8E8" w:rsidRDefault="0C3EA8E8" w:rsidP="0C3EA8E8">
      <w:pPr>
        <w:pStyle w:val="ListParagraph"/>
        <w:numPr>
          <w:ilvl w:val="0"/>
          <w:numId w:val="2"/>
        </w:numPr>
      </w:pPr>
      <w:r>
        <w:t>Is the research ethical according to current criteria or, for recent studies, and is there evidence of ethical approval by an appropriate body?</w:t>
      </w:r>
    </w:p>
    <w:p w14:paraId="397F787D" w14:textId="45F01520" w:rsidR="0C3EA8E8" w:rsidRDefault="0C3EA8E8" w:rsidP="0C3EA8E8">
      <w:pPr>
        <w:pStyle w:val="ListParagraph"/>
        <w:numPr>
          <w:ilvl w:val="0"/>
          <w:numId w:val="2"/>
        </w:numPr>
      </w:pPr>
      <w:r>
        <w:t xml:space="preserve">Do the conclusions </w:t>
      </w:r>
      <w:proofErr w:type="gramStart"/>
      <w:r>
        <w:t>drawn</w:t>
      </w:r>
      <w:proofErr w:type="gramEnd"/>
      <w:r>
        <w:t xml:space="preserve"> in the research report flow from the analysis, or interpretation, of the data?</w:t>
      </w:r>
    </w:p>
    <w:p w14:paraId="6D19CD1D" w14:textId="5BCBF55A" w:rsidR="0C3EA8E8" w:rsidRDefault="006B79AD" w:rsidP="0C3EA8E8">
      <w:r w:rsidRPr="00B04032">
        <w:t xml:space="preserve">Lockwood C, Porritt K, Munn Z, </w:t>
      </w:r>
      <w:proofErr w:type="spellStart"/>
      <w:r w:rsidRPr="00B04032">
        <w:t>Rittenmeyer</w:t>
      </w:r>
      <w:proofErr w:type="spellEnd"/>
      <w:r w:rsidRPr="00B04032">
        <w:t xml:space="preserve"> L, Salmond S, Bjerrum M, et al. Chapter 2: Systematic reviews of qualitative evidence. In: Aromataris E, Munn Z, editors. JBI manual for evidence synthesis: JBI; 202</w:t>
      </w:r>
    </w:p>
    <w:sectPr w:rsidR="0C3EA8E8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2C1A05" w14:textId="77777777" w:rsidR="005444B8" w:rsidRDefault="005444B8" w:rsidP="00710936">
      <w:pPr>
        <w:spacing w:after="0" w:line="240" w:lineRule="auto"/>
      </w:pPr>
      <w:r>
        <w:separator/>
      </w:r>
    </w:p>
  </w:endnote>
  <w:endnote w:type="continuationSeparator" w:id="0">
    <w:p w14:paraId="38D5443A" w14:textId="77777777" w:rsidR="005444B8" w:rsidRDefault="005444B8" w:rsidP="007109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E4F131" w14:textId="410F6FD1" w:rsidR="00710936" w:rsidRPr="00710936" w:rsidRDefault="00710936" w:rsidP="00075AD9">
    <w:pPr>
      <w:widowControl w:val="0"/>
      <w:pBdr>
        <w:top w:val="single" w:sz="4" w:space="0" w:color="auto"/>
      </w:pBdr>
      <w:autoSpaceDE w:val="0"/>
      <w:autoSpaceDN w:val="0"/>
      <w:adjustRightInd w:val="0"/>
      <w:spacing w:after="0" w:line="240" w:lineRule="auto"/>
      <w:rPr>
        <w:rFonts w:eastAsia="Times New Roman" w:cstheme="minorHAnsi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306556" w14:textId="77777777" w:rsidR="005444B8" w:rsidRDefault="005444B8" w:rsidP="00710936">
      <w:pPr>
        <w:spacing w:after="0" w:line="240" w:lineRule="auto"/>
      </w:pPr>
      <w:r>
        <w:separator/>
      </w:r>
    </w:p>
  </w:footnote>
  <w:footnote w:type="continuationSeparator" w:id="0">
    <w:p w14:paraId="16245511" w14:textId="77777777" w:rsidR="005444B8" w:rsidRDefault="005444B8" w:rsidP="007109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2B4085"/>
    <w:multiLevelType w:val="hybridMultilevel"/>
    <w:tmpl w:val="CFD6D26C"/>
    <w:lvl w:ilvl="0" w:tplc="230CE7AA">
      <w:start w:val="1"/>
      <w:numFmt w:val="decimal"/>
      <w:lvlText w:val="%1."/>
      <w:lvlJc w:val="left"/>
      <w:pPr>
        <w:ind w:left="720" w:hanging="360"/>
      </w:pPr>
    </w:lvl>
    <w:lvl w:ilvl="1" w:tplc="0C8A54E4">
      <w:start w:val="1"/>
      <w:numFmt w:val="lowerLetter"/>
      <w:lvlText w:val="%2."/>
      <w:lvlJc w:val="left"/>
      <w:pPr>
        <w:ind w:left="1440" w:hanging="360"/>
      </w:pPr>
    </w:lvl>
    <w:lvl w:ilvl="2" w:tplc="104C982C">
      <w:start w:val="1"/>
      <w:numFmt w:val="lowerRoman"/>
      <w:lvlText w:val="%3."/>
      <w:lvlJc w:val="right"/>
      <w:pPr>
        <w:ind w:left="2160" w:hanging="180"/>
      </w:pPr>
    </w:lvl>
    <w:lvl w:ilvl="3" w:tplc="3B386376">
      <w:start w:val="1"/>
      <w:numFmt w:val="decimal"/>
      <w:lvlText w:val="%4."/>
      <w:lvlJc w:val="left"/>
      <w:pPr>
        <w:ind w:left="2880" w:hanging="360"/>
      </w:pPr>
    </w:lvl>
    <w:lvl w:ilvl="4" w:tplc="26481CBE">
      <w:start w:val="1"/>
      <w:numFmt w:val="lowerLetter"/>
      <w:lvlText w:val="%5."/>
      <w:lvlJc w:val="left"/>
      <w:pPr>
        <w:ind w:left="3600" w:hanging="360"/>
      </w:pPr>
    </w:lvl>
    <w:lvl w:ilvl="5" w:tplc="18DE62B0">
      <w:start w:val="1"/>
      <w:numFmt w:val="lowerRoman"/>
      <w:lvlText w:val="%6."/>
      <w:lvlJc w:val="right"/>
      <w:pPr>
        <w:ind w:left="4320" w:hanging="180"/>
      </w:pPr>
    </w:lvl>
    <w:lvl w:ilvl="6" w:tplc="9904B4A6">
      <w:start w:val="1"/>
      <w:numFmt w:val="decimal"/>
      <w:lvlText w:val="%7."/>
      <w:lvlJc w:val="left"/>
      <w:pPr>
        <w:ind w:left="5040" w:hanging="360"/>
      </w:pPr>
    </w:lvl>
    <w:lvl w:ilvl="7" w:tplc="B2F058B6">
      <w:start w:val="1"/>
      <w:numFmt w:val="lowerLetter"/>
      <w:lvlText w:val="%8."/>
      <w:lvlJc w:val="left"/>
      <w:pPr>
        <w:ind w:left="5760" w:hanging="360"/>
      </w:pPr>
    </w:lvl>
    <w:lvl w:ilvl="8" w:tplc="D5F83A0E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CC35D8"/>
    <w:multiLevelType w:val="hybridMultilevel"/>
    <w:tmpl w:val="A7725480"/>
    <w:lvl w:ilvl="0" w:tplc="0582C498">
      <w:start w:val="1"/>
      <w:numFmt w:val="decimal"/>
      <w:lvlText w:val="%1."/>
      <w:lvlJc w:val="left"/>
      <w:pPr>
        <w:ind w:left="360" w:hanging="360"/>
      </w:pPr>
    </w:lvl>
    <w:lvl w:ilvl="1" w:tplc="B2EC985E">
      <w:start w:val="1"/>
      <w:numFmt w:val="lowerLetter"/>
      <w:lvlText w:val="%2."/>
      <w:lvlJc w:val="left"/>
      <w:pPr>
        <w:ind w:left="1080" w:hanging="360"/>
      </w:pPr>
    </w:lvl>
    <w:lvl w:ilvl="2" w:tplc="B4909D0E">
      <w:start w:val="1"/>
      <w:numFmt w:val="lowerRoman"/>
      <w:lvlText w:val="%3."/>
      <w:lvlJc w:val="right"/>
      <w:pPr>
        <w:ind w:left="1800" w:hanging="180"/>
      </w:pPr>
    </w:lvl>
    <w:lvl w:ilvl="3" w:tplc="A098654E">
      <w:start w:val="1"/>
      <w:numFmt w:val="decimal"/>
      <w:lvlText w:val="%4."/>
      <w:lvlJc w:val="left"/>
      <w:pPr>
        <w:ind w:left="2520" w:hanging="360"/>
      </w:pPr>
    </w:lvl>
    <w:lvl w:ilvl="4" w:tplc="C4FEEEC2">
      <w:start w:val="1"/>
      <w:numFmt w:val="lowerLetter"/>
      <w:lvlText w:val="%5."/>
      <w:lvlJc w:val="left"/>
      <w:pPr>
        <w:ind w:left="3240" w:hanging="360"/>
      </w:pPr>
    </w:lvl>
    <w:lvl w:ilvl="5" w:tplc="38A20BCC">
      <w:start w:val="1"/>
      <w:numFmt w:val="lowerRoman"/>
      <w:lvlText w:val="%6."/>
      <w:lvlJc w:val="right"/>
      <w:pPr>
        <w:ind w:left="3960" w:hanging="180"/>
      </w:pPr>
    </w:lvl>
    <w:lvl w:ilvl="6" w:tplc="030AE232">
      <w:start w:val="1"/>
      <w:numFmt w:val="decimal"/>
      <w:lvlText w:val="%7."/>
      <w:lvlJc w:val="left"/>
      <w:pPr>
        <w:ind w:left="4680" w:hanging="360"/>
      </w:pPr>
    </w:lvl>
    <w:lvl w:ilvl="7" w:tplc="47B2ECD4">
      <w:start w:val="1"/>
      <w:numFmt w:val="lowerLetter"/>
      <w:lvlText w:val="%8."/>
      <w:lvlJc w:val="left"/>
      <w:pPr>
        <w:ind w:left="5400" w:hanging="360"/>
      </w:pPr>
    </w:lvl>
    <w:lvl w:ilvl="8" w:tplc="017664F8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10936"/>
    <w:rsid w:val="00005960"/>
    <w:rsid w:val="00075AD9"/>
    <w:rsid w:val="00081CC3"/>
    <w:rsid w:val="00151EB4"/>
    <w:rsid w:val="00200574"/>
    <w:rsid w:val="00212142"/>
    <w:rsid w:val="00244035"/>
    <w:rsid w:val="002A1238"/>
    <w:rsid w:val="0034117E"/>
    <w:rsid w:val="003F79DC"/>
    <w:rsid w:val="00445852"/>
    <w:rsid w:val="005154A7"/>
    <w:rsid w:val="00542A82"/>
    <w:rsid w:val="005444B8"/>
    <w:rsid w:val="00575D98"/>
    <w:rsid w:val="00580525"/>
    <w:rsid w:val="005F6A8C"/>
    <w:rsid w:val="006565B5"/>
    <w:rsid w:val="006B79AD"/>
    <w:rsid w:val="00710936"/>
    <w:rsid w:val="00746CA1"/>
    <w:rsid w:val="007B354C"/>
    <w:rsid w:val="008120DD"/>
    <w:rsid w:val="008A24C6"/>
    <w:rsid w:val="008E7647"/>
    <w:rsid w:val="00A27A0E"/>
    <w:rsid w:val="00A43E9B"/>
    <w:rsid w:val="00AA25FA"/>
    <w:rsid w:val="00B11786"/>
    <w:rsid w:val="00BD6161"/>
    <w:rsid w:val="00CC11B3"/>
    <w:rsid w:val="00D1090F"/>
    <w:rsid w:val="00DA3446"/>
    <w:rsid w:val="00E20258"/>
    <w:rsid w:val="0AA54956"/>
    <w:rsid w:val="0C3EA8E8"/>
    <w:rsid w:val="11BF1FA7"/>
    <w:rsid w:val="1BA9C9EC"/>
    <w:rsid w:val="212D3603"/>
    <w:rsid w:val="4374BE9A"/>
    <w:rsid w:val="6D1619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12F658B7"/>
  <w15:chartTrackingRefBased/>
  <w15:docId w15:val="{8A329D5E-54FB-454A-AB4F-C5535B73E9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5852"/>
  </w:style>
  <w:style w:type="paragraph" w:styleId="Heading1">
    <w:name w:val="heading 1"/>
    <w:basedOn w:val="Normal"/>
    <w:next w:val="Normal"/>
    <w:link w:val="Heading1Char"/>
    <w:uiPriority w:val="9"/>
    <w:qFormat/>
    <w:rsid w:val="0044585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4585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585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4585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585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585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585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585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5852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109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0936"/>
  </w:style>
  <w:style w:type="paragraph" w:styleId="Footer">
    <w:name w:val="footer"/>
    <w:basedOn w:val="Normal"/>
    <w:link w:val="FooterChar"/>
    <w:uiPriority w:val="99"/>
    <w:unhideWhenUsed/>
    <w:rsid w:val="007109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0936"/>
  </w:style>
  <w:style w:type="paragraph" w:styleId="Title">
    <w:name w:val="Title"/>
    <w:basedOn w:val="Normal"/>
    <w:next w:val="Normal"/>
    <w:link w:val="TitleChar"/>
    <w:uiPriority w:val="10"/>
    <w:qFormat/>
    <w:rsid w:val="0044585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45852"/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44585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45852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445852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4585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585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5852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5852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5852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5852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4585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5852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445852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445852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445852"/>
    <w:rPr>
      <w:i/>
      <w:iCs/>
      <w:color w:val="auto"/>
    </w:rPr>
  </w:style>
  <w:style w:type="paragraph" w:styleId="NoSpacing">
    <w:name w:val="No Spacing"/>
    <w:uiPriority w:val="1"/>
    <w:qFormat/>
    <w:rsid w:val="00445852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45852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45852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45852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45852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445852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445852"/>
    <w:rPr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445852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445852"/>
    <w:rPr>
      <w:b/>
      <w:bCs/>
      <w:smallCaps/>
      <w:color w:val="4472C4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445852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45852"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A12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123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8616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1FD65E7C54A5349A62006C75201D478" ma:contentTypeVersion="10" ma:contentTypeDescription="Create a new document." ma:contentTypeScope="" ma:versionID="19115250f05ed73e40227c44e2000fef">
  <xsd:schema xmlns:xsd="http://www.w3.org/2001/XMLSchema" xmlns:xs="http://www.w3.org/2001/XMLSchema" xmlns:p="http://schemas.microsoft.com/office/2006/metadata/properties" xmlns:ns2="164d58d6-84a6-4f2a-b5b4-ef8779e97c3f" targetNamespace="http://schemas.microsoft.com/office/2006/metadata/properties" ma:root="true" ma:fieldsID="fb401297249e3e544ea3d05bed75375c" ns2:_="">
    <xsd:import namespace="164d58d6-84a6-4f2a-b5b4-ef8779e97c3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4d58d6-84a6-4f2a-b5b4-ef8779e97c3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8AA57F3-CC19-40B3-9D7E-46E9EEA9962C}">
  <ds:schemaRefs>
    <ds:schemaRef ds:uri="http://purl.org/dc/terms/"/>
    <ds:schemaRef ds:uri="http://schemas.microsoft.com/office/2006/documentManagement/types"/>
    <ds:schemaRef ds:uri="164d58d6-84a6-4f2a-b5b4-ef8779e97c3f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4565D36B-2D7B-4582-A89E-9F6B20F930F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188F952-6B78-4077-9C2E-4A3BF6DA385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64d58d6-84a6-4f2a-b5b4-ef8779e97c3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4951</Words>
  <Characters>28227</Characters>
  <Application>Microsoft Office Word</Application>
  <DocSecurity>0</DocSecurity>
  <Lines>235</Lines>
  <Paragraphs>66</Paragraphs>
  <ScaleCrop>false</ScaleCrop>
  <Company/>
  <LinksUpToDate>false</LinksUpToDate>
  <CharactersWithSpaces>331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Ilicic</dc:creator>
  <cp:keywords/>
  <dc:description/>
  <cp:lastModifiedBy>Ali Dymmott</cp:lastModifiedBy>
  <cp:revision>3</cp:revision>
  <dcterms:created xsi:type="dcterms:W3CDTF">2022-03-09T03:10:00Z</dcterms:created>
  <dcterms:modified xsi:type="dcterms:W3CDTF">2022-03-09T0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1FD65E7C54A5349A62006C75201D478</vt:lpwstr>
  </property>
</Properties>
</file>